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2603" w:rsidRDefault="00332603" w:rsidP="00332603">
      <w:pPr>
        <w:jc w:val="center"/>
        <w:rPr>
          <w:b/>
        </w:rPr>
      </w:pPr>
      <w:r w:rsidRPr="00332603">
        <w:rPr>
          <w:b/>
        </w:rPr>
        <w:t>Medications Associated with Geriatric Syndrome (MAGS) and the</w:t>
      </w:r>
      <w:r w:rsidR="00E03354">
        <w:rPr>
          <w:b/>
        </w:rPr>
        <w:t>ir</w:t>
      </w:r>
      <w:r w:rsidRPr="00332603">
        <w:rPr>
          <w:b/>
        </w:rPr>
        <w:t xml:space="preserve"> Prevalence in Older Hospitalized Adults Discharged to Skilled Nursing Facilities</w:t>
      </w:r>
    </w:p>
    <w:p w:rsidR="00E0767C" w:rsidRDefault="00CD6787" w:rsidP="00332603">
      <w:pPr>
        <w:jc w:val="center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B1D06AE" wp14:editId="039617E8">
                <wp:simplePos x="0" y="0"/>
                <wp:positionH relativeFrom="column">
                  <wp:posOffset>-28575</wp:posOffset>
                </wp:positionH>
                <wp:positionV relativeFrom="paragraph">
                  <wp:posOffset>194945</wp:posOffset>
                </wp:positionV>
                <wp:extent cx="5400675" cy="1390650"/>
                <wp:effectExtent l="0" t="0" r="28575" b="1905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00675" cy="13906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E7A2E" w:rsidRPr="008A28A9" w:rsidRDefault="00FE7A2E" w:rsidP="008A28A9">
                            <w:r w:rsidRPr="008A28A9">
                              <w:rPr>
                                <w:b/>
                              </w:rPr>
                              <w:t>“--”</w:t>
                            </w:r>
                            <w:r w:rsidRPr="008A28A9">
                              <w:t xml:space="preserve"> </w:t>
                            </w:r>
                            <w:r>
                              <w:t xml:space="preserve">= </w:t>
                            </w:r>
                            <w:r w:rsidRPr="008A28A9">
                              <w:t xml:space="preserve">Syndrome not </w:t>
                            </w:r>
                            <w:r>
                              <w:t>reported</w:t>
                            </w:r>
                            <w:r w:rsidRPr="008A28A9">
                              <w:t xml:space="preserve"> as adverse effect in LexiComp</w:t>
                            </w:r>
                            <w:r>
                              <w:t xml:space="preserve"> or US FDA Drug Inserts for that drug</w:t>
                            </w:r>
                          </w:p>
                          <w:p w:rsidR="00FE7A2E" w:rsidRDefault="00FE7A2E" w:rsidP="008A28A9">
                            <w:r w:rsidRPr="008A28A9">
                              <w:rPr>
                                <w:b/>
                              </w:rPr>
                              <w:t>Frequency undefined</w:t>
                            </w:r>
                            <w:r w:rsidRPr="008A28A9">
                              <w:t xml:space="preserve"> = Syndrome mentioned as adverse effect in</w:t>
                            </w:r>
                            <w:r>
                              <w:t xml:space="preserve"> LexiComp but frequency is not reported</w:t>
                            </w:r>
                            <w:bookmarkStart w:id="0" w:name="_GoBack"/>
                            <w:bookmarkEnd w:id="0"/>
                          </w:p>
                          <w:p w:rsidR="00CD6787" w:rsidRDefault="00CD6787" w:rsidP="008A28A9">
                            <w:r>
                              <w:t xml:space="preserve">All medications included below were approved by the expert panel </w:t>
                            </w:r>
                          </w:p>
                          <w:p w:rsidR="00CD6787" w:rsidRPr="008A28A9" w:rsidRDefault="00CD6787" w:rsidP="008A28A9"/>
                          <w:p w:rsidR="00FE7A2E" w:rsidRDefault="00FE7A2E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2.25pt;margin-top:15.35pt;width:425.25pt;height:109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">
                <v:textbox>
                  <w:txbxContent>
                    <w:p w:rsidR="00FE7A2E" w:rsidRPr="008A28A9" w:rsidRDefault="00FE7A2E" w:rsidP="008A28A9">
                      <w:r w:rsidRPr="008A28A9">
                        <w:rPr>
                          <w:b/>
                        </w:rPr>
                        <w:t>“--”</w:t>
                      </w:r>
                      <w:r w:rsidRPr="008A28A9">
                        <w:t xml:space="preserve"> </w:t>
                      </w:r>
                      <w:r>
                        <w:t xml:space="preserve">= </w:t>
                      </w:r>
                      <w:r w:rsidRPr="008A28A9">
                        <w:t xml:space="preserve">Syndrome not </w:t>
                      </w:r>
                      <w:r>
                        <w:t>reported</w:t>
                      </w:r>
                      <w:r w:rsidRPr="008A28A9">
                        <w:t xml:space="preserve"> as adverse effect in LexiComp</w:t>
                      </w:r>
                      <w:r>
                        <w:t xml:space="preserve"> or US FDA Drug Inserts for that drug</w:t>
                      </w:r>
                    </w:p>
                    <w:p w:rsidR="00FE7A2E" w:rsidRDefault="00FE7A2E" w:rsidP="008A28A9">
                      <w:r w:rsidRPr="008A28A9">
                        <w:rPr>
                          <w:b/>
                        </w:rPr>
                        <w:t>Frequency undefined</w:t>
                      </w:r>
                      <w:r w:rsidRPr="008A28A9">
                        <w:t xml:space="preserve"> = Syndrome mentioned as adverse effect in</w:t>
                      </w:r>
                      <w:r>
                        <w:t xml:space="preserve"> LexiComp but frequency is not reported</w:t>
                      </w:r>
                      <w:bookmarkStart w:id="1" w:name="_GoBack"/>
                      <w:bookmarkEnd w:id="1"/>
                    </w:p>
                    <w:p w:rsidR="00CD6787" w:rsidRDefault="00CD6787" w:rsidP="008A28A9">
                      <w:r>
                        <w:t xml:space="preserve">All medications included below were approved by the expert panel </w:t>
                      </w:r>
                    </w:p>
                    <w:p w:rsidR="00CD6787" w:rsidRPr="008A28A9" w:rsidRDefault="00CD6787" w:rsidP="008A28A9"/>
                    <w:p w:rsidR="00FE7A2E" w:rsidRDefault="00FE7A2E"/>
                  </w:txbxContent>
                </v:textbox>
              </v:shape>
            </w:pict>
          </mc:Fallback>
        </mc:AlternateContent>
      </w:r>
      <w:r w:rsidR="00C738CA">
        <w:rPr>
          <w:b/>
        </w:rPr>
        <w:t>Appendix 1</w:t>
      </w:r>
    </w:p>
    <w:p w:rsidR="00332603" w:rsidRDefault="00332603" w:rsidP="00332603">
      <w:pPr>
        <w:jc w:val="center"/>
      </w:pPr>
    </w:p>
    <w:p w:rsidR="00332603" w:rsidRDefault="00332603">
      <w:pPr>
        <w:rPr>
          <w:b/>
        </w:rPr>
      </w:pPr>
    </w:p>
    <w:p w:rsidR="008A28A9" w:rsidRDefault="008A28A9">
      <w:pPr>
        <w:rPr>
          <w:b/>
        </w:rPr>
      </w:pPr>
    </w:p>
    <w:p w:rsidR="008A28A9" w:rsidRDefault="008A28A9">
      <w:pPr>
        <w:rPr>
          <w:b/>
        </w:rPr>
      </w:pPr>
    </w:p>
    <w:p w:rsidR="00DC01E9" w:rsidRPr="00E0767C" w:rsidRDefault="00823466">
      <w:pPr>
        <w:rPr>
          <w:b/>
        </w:rPr>
      </w:pPr>
      <w:r w:rsidRPr="00823466">
        <w:rPr>
          <w:b/>
        </w:rPr>
        <w:t xml:space="preserve">Table </w:t>
      </w:r>
      <w:r w:rsidR="00C738CA">
        <w:rPr>
          <w:b/>
        </w:rPr>
        <w:t>A</w:t>
      </w:r>
      <w:r w:rsidR="00006116">
        <w:rPr>
          <w:b/>
        </w:rPr>
        <w:t>1</w:t>
      </w:r>
      <w:r w:rsidRPr="00823466">
        <w:rPr>
          <w:b/>
        </w:rPr>
        <w:t xml:space="preserve">: Inclusion criteria for list of medications associated with </w:t>
      </w:r>
      <w:r w:rsidR="00DC01E9" w:rsidRPr="00E0767C">
        <w:rPr>
          <w:b/>
        </w:rPr>
        <w:t>Unintentional Weight and Appetite Loss</w:t>
      </w:r>
    </w:p>
    <w:tbl>
      <w:tblPr>
        <w:tblStyle w:val="TableGrid"/>
        <w:tblW w:w="9738" w:type="dxa"/>
        <w:tblLayout w:type="fixed"/>
        <w:tblLook w:val="04A0" w:firstRow="1" w:lastRow="0" w:firstColumn="1" w:lastColumn="0" w:noHBand="0" w:noVBand="1"/>
      </w:tblPr>
      <w:tblGrid>
        <w:gridCol w:w="1834"/>
        <w:gridCol w:w="1468"/>
        <w:gridCol w:w="1396"/>
        <w:gridCol w:w="2070"/>
        <w:gridCol w:w="1260"/>
        <w:gridCol w:w="1710"/>
      </w:tblGrid>
      <w:tr w:rsidR="00510244" w:rsidTr="00510244">
        <w:tc>
          <w:tcPr>
            <w:tcW w:w="1834" w:type="dxa"/>
          </w:tcPr>
          <w:p w:rsidR="00510244" w:rsidRPr="00DC01E9" w:rsidRDefault="00510244" w:rsidP="00823466">
            <w:pPr>
              <w:rPr>
                <w:b/>
              </w:rPr>
            </w:pPr>
            <w:r w:rsidRPr="00DC01E9">
              <w:rPr>
                <w:b/>
              </w:rPr>
              <w:t>Major Medication Category</w:t>
            </w:r>
          </w:p>
        </w:tc>
        <w:tc>
          <w:tcPr>
            <w:tcW w:w="1468" w:type="dxa"/>
          </w:tcPr>
          <w:p w:rsidR="00510244" w:rsidRPr="00DC01E9" w:rsidRDefault="00510244" w:rsidP="00823466">
            <w:pPr>
              <w:rPr>
                <w:b/>
              </w:rPr>
            </w:pPr>
            <w:r>
              <w:rPr>
                <w:b/>
              </w:rPr>
              <w:t>Medication name</w:t>
            </w:r>
          </w:p>
        </w:tc>
        <w:tc>
          <w:tcPr>
            <w:tcW w:w="1396" w:type="dxa"/>
          </w:tcPr>
          <w:p w:rsidR="00510244" w:rsidRPr="00DC01E9" w:rsidRDefault="00510244" w:rsidP="00823466">
            <w:pPr>
              <w:rPr>
                <w:b/>
              </w:rPr>
            </w:pPr>
            <w:r w:rsidRPr="00DC01E9">
              <w:rPr>
                <w:b/>
              </w:rPr>
              <w:t>Literature search</w:t>
            </w:r>
          </w:p>
        </w:tc>
        <w:tc>
          <w:tcPr>
            <w:tcW w:w="2070" w:type="dxa"/>
            <w:vAlign w:val="center"/>
          </w:tcPr>
          <w:p w:rsidR="00510244" w:rsidRPr="00AB1B65" w:rsidRDefault="00510244" w:rsidP="00AB1B65">
            <w:pPr>
              <w:rPr>
                <w:b/>
              </w:rPr>
            </w:pPr>
            <w:r w:rsidRPr="00AB1B65">
              <w:rPr>
                <w:b/>
              </w:rPr>
              <w:t>Incidence for Weight Loss/Anorexia/Decreased Appetite</w:t>
            </w:r>
            <w:r>
              <w:rPr>
                <w:b/>
              </w:rPr>
              <w:t xml:space="preserve"> in Lexicomp</w:t>
            </w:r>
            <w:r w:rsidR="00824B96">
              <w:rPr>
                <w:b/>
              </w:rPr>
              <w:t xml:space="preserve"> </w:t>
            </w:r>
            <w:r w:rsidR="00824B96" w:rsidRPr="00824B96">
              <w:rPr>
                <w:b/>
              </w:rPr>
              <w:t>or US FDA Drug Inserts</w:t>
            </w:r>
          </w:p>
        </w:tc>
        <w:tc>
          <w:tcPr>
            <w:tcW w:w="1260" w:type="dxa"/>
          </w:tcPr>
          <w:p w:rsidR="00510244" w:rsidRPr="00DC01E9" w:rsidRDefault="00510244" w:rsidP="00673837">
            <w:pPr>
              <w:rPr>
                <w:b/>
              </w:rPr>
            </w:pPr>
            <w:r>
              <w:rPr>
                <w:b/>
              </w:rPr>
              <w:t>Present in AGS 2015 Beers List</w:t>
            </w:r>
          </w:p>
        </w:tc>
        <w:tc>
          <w:tcPr>
            <w:tcW w:w="1710" w:type="dxa"/>
          </w:tcPr>
          <w:p w:rsidR="00510244" w:rsidRDefault="00510244" w:rsidP="00510244">
            <w:pPr>
              <w:rPr>
                <w:b/>
              </w:rPr>
            </w:pPr>
            <w:r>
              <w:rPr>
                <w:b/>
              </w:rPr>
              <w:t>If “yes” did the rationale in the AGS 2015 Beers List mention the syndrome?</w:t>
            </w:r>
          </w:p>
        </w:tc>
      </w:tr>
      <w:tr w:rsidR="00510244" w:rsidTr="00510244">
        <w:trPr>
          <w:trHeight w:val="287"/>
        </w:trPr>
        <w:tc>
          <w:tcPr>
            <w:tcW w:w="1834" w:type="dxa"/>
            <w:vMerge w:val="restart"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epressants</w:t>
            </w:r>
          </w:p>
        </w:tc>
        <w:tc>
          <w:tcPr>
            <w:tcW w:w="1468" w:type="dxa"/>
          </w:tcPr>
          <w:p w:rsidR="00510244" w:rsidRDefault="00510244" w:rsidP="0010314B">
            <w:r>
              <w:t>Fluoxetine</w:t>
            </w:r>
          </w:p>
        </w:tc>
        <w:tc>
          <w:tcPr>
            <w:tcW w:w="1396" w:type="dxa"/>
          </w:tcPr>
          <w:p w:rsidR="00510244" w:rsidRDefault="00510244" w:rsidP="00C87372">
            <w:r>
              <w:fldChar w:fldCharType="begin">
                <w:fldData xml:space="preserve">PEVuZE5vdGU+PENpdGU+PEF1dGhvcj5Eb21lY3E8L0F1dGhvcj48WWVhcj4yMDE1PC9ZZWFyPjxS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1lY3E8L0F1dGhvcj48WWVhcj4yMDE1PC9ZZWFyPjxS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2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 w:rsidRPr="00AB1B65">
              <w:t>4 - 17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Pr="00CF7074" w:rsidRDefault="00510244" w:rsidP="00823466">
            <w:r w:rsidRPr="00CF7074">
              <w:t>Sertraline</w:t>
            </w:r>
          </w:p>
        </w:tc>
        <w:tc>
          <w:tcPr>
            <w:tcW w:w="1396" w:type="dxa"/>
          </w:tcPr>
          <w:p w:rsidR="00510244" w:rsidRDefault="00510244" w:rsidP="006D68AC">
            <w:r>
              <w:fldChar w:fldCharType="begin"/>
            </w:r>
            <w:r>
              <w:instrText xml:space="preserve"> ADDIN EN.CITE &lt;EndNote&gt;&lt;Cite&gt;&lt;Author&gt;Sloane&lt;/Author&gt;&lt;Year&gt;2008&lt;/Year&gt;&lt;RecNum&gt;221&lt;/RecNum&gt;&lt;DisplayText&gt;[2]&lt;/DisplayText&gt;&lt;record&gt;&lt;rec-number&gt;221&lt;/rec-number&gt;&lt;foreign-keys&gt;&lt;key app="EN" db-id="ts05xsvrizxwv0eppxexvsri2w0xfxxap20p" timestamp="1448034464"&gt;221&lt;/key&gt;&lt;key app="ENWeb" db-id=""&gt;0&lt;/key&gt;&lt;/foreign-keys&gt;&lt;ref-type name="Journal Article"&gt;17&lt;/ref-type&gt;&lt;contributors&gt;&lt;authors&gt;&lt;author&gt;Sloane, P. D.&lt;/author&gt;&lt;author&gt;Ivey, J.&lt;/author&gt;&lt;author&gt;Helton, M.&lt;/author&gt;&lt;author&gt;Barrick, A. L.&lt;/author&gt;&lt;author&gt;Cerna, A.&lt;/author&gt;&lt;/authors&gt;&lt;/contributors&gt;&lt;auth-address&gt;Department of Family Medicine, School of Medicine, University of North Carolina at Chapel Hill (UNC-CH), Chapel Hill, NC 27599-7590, USA. psloane@med.unc.edu&lt;/auth-address&gt;&lt;titles&gt;&lt;title&gt;Nutritional issues in long-term care&lt;/title&gt;&lt;secondary-title&gt;J Am Med Dir Assoc&lt;/secondary-title&gt;&lt;/titles&gt;&lt;periodical&gt;&lt;full-title&gt;J Am Med Dir Assoc&lt;/full-title&gt;&lt;/periodical&gt;&lt;pages&gt;476-85&lt;/pages&gt;&lt;volume&gt;9&lt;/volume&gt;&lt;number&gt;7&lt;/number&gt;&lt;keywords&gt;&lt;keyword&gt;Eating&lt;/keyword&gt;&lt;keyword&gt;Humans&lt;/keyword&gt;&lt;keyword&gt;Malnutrition/*prevention &amp;amp; control&lt;/keyword&gt;&lt;keyword&gt;*Nursing Homes&lt;/keyword&gt;&lt;keyword&gt;Nutritional Requirements&lt;/keyword&gt;&lt;keyword&gt;Psychology&lt;/keyword&gt;&lt;keyword&gt;Risk Assessment&lt;/keyword&gt;&lt;/keywords&gt;&lt;dates&gt;&lt;year&gt;2008&lt;/year&gt;&lt;pub-dates&gt;&lt;date&gt;Sep&lt;/date&gt;&lt;/pub-dates&gt;&lt;/dates&gt;&lt;isbn&gt;1538-9375 (Electronic)&amp;#xD;1525-8610 (Linking)&lt;/isbn&gt;&lt;accession-num&gt;18755420&lt;/accession-num&gt;&lt;urls&gt;&lt;related-urls&gt;&lt;url&gt;http://www.ncbi.nlm.nih.gov/pubmed/18755420&lt;/url&gt;&lt;/related-urls&gt;&lt;/urls&gt;&lt;electronic-resource-num&gt;10.1016/j.jamda.2008.03.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 w:rsidRPr="00AB1B65">
              <w:t>3 - 11%</w:t>
            </w:r>
          </w:p>
        </w:tc>
        <w:tc>
          <w:tcPr>
            <w:tcW w:w="1260" w:type="dxa"/>
          </w:tcPr>
          <w:p w:rsidR="00510244" w:rsidRPr="00DC0058" w:rsidRDefault="00510244" w:rsidP="00F625FD">
            <w:pPr>
              <w:jc w:val="center"/>
              <w:rPr>
                <w:sz w:val="18"/>
                <w:szCs w:val="18"/>
              </w:rPr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Default="00510244" w:rsidP="00823466">
            <w:r w:rsidRPr="00CF7074">
              <w:t>Duloxetine</w:t>
            </w:r>
          </w:p>
        </w:tc>
        <w:tc>
          <w:tcPr>
            <w:tcW w:w="1396" w:type="dxa"/>
          </w:tcPr>
          <w:p w:rsidR="00510244" w:rsidRDefault="00510244" w:rsidP="00C87372">
            <w:r>
              <w:fldChar w:fldCharType="begin"/>
            </w:r>
            <w:r>
              <w:instrText xml:space="preserve"> ADDIN EN.CITE &lt;EndNote&gt;&lt;Cite&gt;&lt;Author&gt;Sloane&lt;/Author&gt;&lt;Year&gt;2008&lt;/Year&gt;&lt;RecNum&gt;221&lt;/RecNum&gt;&lt;DisplayText&gt;[2]&lt;/DisplayText&gt;&lt;record&gt;&lt;rec-number&gt;221&lt;/rec-number&gt;&lt;foreign-keys&gt;&lt;key app="EN" db-id="ts05xsvrizxwv0eppxexvsri2w0xfxxap20p" timestamp="1448034464"&gt;221&lt;/key&gt;&lt;key app="ENWeb" db-id=""&gt;0&lt;/key&gt;&lt;/foreign-keys&gt;&lt;ref-type name="Journal Article"&gt;17&lt;/ref-type&gt;&lt;contributors&gt;&lt;authors&gt;&lt;author&gt;Sloane, P. D.&lt;/author&gt;&lt;author&gt;Ivey, J.&lt;/author&gt;&lt;author&gt;Helton, M.&lt;/author&gt;&lt;author&gt;Barrick, A. L.&lt;/author&gt;&lt;author&gt;Cerna, A.&lt;/author&gt;&lt;/authors&gt;&lt;/contributors&gt;&lt;auth-address&gt;Department of Family Medicine, School of Medicine, University of North Carolina at Chapel Hill (UNC-CH), Chapel Hill, NC 27599-7590, USA. psloane@med.unc.edu&lt;/auth-address&gt;&lt;titles&gt;&lt;title&gt;Nutritional issues in long-term care&lt;/title&gt;&lt;secondary-title&gt;J Am Med Dir Assoc&lt;/secondary-title&gt;&lt;/titles&gt;&lt;periodical&gt;&lt;full-title&gt;J Am Med Dir Assoc&lt;/full-title&gt;&lt;/periodical&gt;&lt;pages&gt;476-85&lt;/pages&gt;&lt;volume&gt;9&lt;/volume&gt;&lt;number&gt;7&lt;/number&gt;&lt;keywords&gt;&lt;keyword&gt;Eating&lt;/keyword&gt;&lt;keyword&gt;Humans&lt;/keyword&gt;&lt;keyword&gt;Malnutrition/*prevention &amp;amp; control&lt;/keyword&gt;&lt;keyword&gt;*Nursing Homes&lt;/keyword&gt;&lt;keyword&gt;Nutritional Requirements&lt;/keyword&gt;&lt;keyword&gt;Psychology&lt;/keyword&gt;&lt;keyword&gt;Risk Assessment&lt;/keyword&gt;&lt;/keywords&gt;&lt;dates&gt;&lt;year&gt;2008&lt;/year&gt;&lt;pub-dates&gt;&lt;date&gt;Sep&lt;/date&gt;&lt;/pub-dates&gt;&lt;/dates&gt;&lt;isbn&gt;1538-9375 (Electronic)&amp;#xD;1525-8610 (Linking)&lt;/isbn&gt;&lt;accession-num&gt;18755420&lt;/accession-num&gt;&lt;urls&gt;&lt;related-urls&gt;&lt;url&gt;http://www.ncbi.nlm.nih.gov/pubmed/18755420&lt;/url&gt;&lt;/related-urls&gt;&lt;/urls&gt;&lt;electronic-resource-num&gt;10.1016/j.jamda.2008.03.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 w:rsidRPr="00AB1B65">
              <w:t>6 - 8%</w:t>
            </w:r>
          </w:p>
        </w:tc>
        <w:tc>
          <w:tcPr>
            <w:tcW w:w="1260" w:type="dxa"/>
          </w:tcPr>
          <w:p w:rsidR="00510244" w:rsidRPr="00DC0058" w:rsidRDefault="00510244" w:rsidP="00F625FD">
            <w:pPr>
              <w:jc w:val="center"/>
              <w:rPr>
                <w:sz w:val="18"/>
                <w:szCs w:val="18"/>
              </w:rPr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</w:tr>
      <w:tr w:rsidR="00510244" w:rsidTr="00510244">
        <w:tc>
          <w:tcPr>
            <w:tcW w:w="1834" w:type="dxa"/>
            <w:vMerge w:val="restart"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onvulsants</w:t>
            </w:r>
          </w:p>
        </w:tc>
        <w:tc>
          <w:tcPr>
            <w:tcW w:w="1468" w:type="dxa"/>
          </w:tcPr>
          <w:p w:rsidR="00510244" w:rsidRDefault="00510244" w:rsidP="0010314B">
            <w:r>
              <w:t>Topiramate</w:t>
            </w:r>
          </w:p>
        </w:tc>
        <w:tc>
          <w:tcPr>
            <w:tcW w:w="1396" w:type="dxa"/>
          </w:tcPr>
          <w:p w:rsidR="00510244" w:rsidRDefault="00510244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 w:rsidRPr="00AB1B65">
              <w:t>4 - 15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Pr="00CB169A" w:rsidRDefault="00510244" w:rsidP="00823466">
            <w:r w:rsidRPr="00CB169A">
              <w:t>Zonisamide</w:t>
            </w:r>
          </w:p>
        </w:tc>
        <w:tc>
          <w:tcPr>
            <w:tcW w:w="1396" w:type="dxa"/>
          </w:tcPr>
          <w:p w:rsidR="00510244" w:rsidRDefault="00510244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>
              <w:t>3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Default="00510244" w:rsidP="00823466">
            <w:r w:rsidRPr="00CB169A">
              <w:t>Bupropion</w:t>
            </w:r>
          </w:p>
        </w:tc>
        <w:tc>
          <w:tcPr>
            <w:tcW w:w="1396" w:type="dxa"/>
          </w:tcPr>
          <w:p w:rsidR="00510244" w:rsidRDefault="00510244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Pr="00AB1B65" w:rsidRDefault="00510244" w:rsidP="00AB1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 - 23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 w:val="restart"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iabetics</w:t>
            </w:r>
          </w:p>
        </w:tc>
        <w:tc>
          <w:tcPr>
            <w:tcW w:w="1468" w:type="dxa"/>
          </w:tcPr>
          <w:p w:rsidR="00510244" w:rsidRDefault="00510244" w:rsidP="0010314B">
            <w:r>
              <w:t>Acarbose</w:t>
            </w:r>
          </w:p>
        </w:tc>
        <w:tc>
          <w:tcPr>
            <w:tcW w:w="1396" w:type="dxa"/>
          </w:tcPr>
          <w:p w:rsidR="00510244" w:rsidRDefault="00510244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>
              <w:t>--</w:t>
            </w:r>
          </w:p>
        </w:tc>
        <w:tc>
          <w:tcPr>
            <w:tcW w:w="1260" w:type="dxa"/>
          </w:tcPr>
          <w:p w:rsidR="00510244" w:rsidRDefault="00D62315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510244" w:rsidRDefault="00D56CEB" w:rsidP="00F625FD">
            <w:pPr>
              <w:jc w:val="center"/>
            </w:pPr>
            <w:r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Pr="00FF486F" w:rsidRDefault="00D56CEB" w:rsidP="00823466">
            <w:r w:rsidRPr="00FF486F">
              <w:t>Exenatide</w:t>
            </w:r>
          </w:p>
        </w:tc>
        <w:tc>
          <w:tcPr>
            <w:tcW w:w="1396" w:type="dxa"/>
          </w:tcPr>
          <w:p w:rsidR="00D56CEB" w:rsidRDefault="00D56CEB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1 - 5</w:t>
            </w:r>
            <w:r w:rsidRPr="00AB1B65">
              <w:t>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Pr="00FF486F" w:rsidRDefault="00D56CEB" w:rsidP="00823466">
            <w:r w:rsidRPr="00FF486F">
              <w:t>Liraglutide</w:t>
            </w:r>
          </w:p>
        </w:tc>
        <w:tc>
          <w:tcPr>
            <w:tcW w:w="1396" w:type="dxa"/>
          </w:tcPr>
          <w:p w:rsidR="00D56CEB" w:rsidRDefault="00D56CEB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10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Pr="00FF486F" w:rsidRDefault="00D56CEB" w:rsidP="00823466">
            <w:r w:rsidRPr="00FF486F">
              <w:t>Metformin</w:t>
            </w:r>
          </w:p>
        </w:tc>
        <w:tc>
          <w:tcPr>
            <w:tcW w:w="1396" w:type="dxa"/>
          </w:tcPr>
          <w:p w:rsidR="00D56CEB" w:rsidRDefault="00D56CEB" w:rsidP="00C87372">
            <w:r>
              <w:fldChar w:fldCharType="begin">
                <w:fldData xml:space="preserve">PEVuZE5vdGU+PENpdGU+PEF1dGhvcj5Eb21lY3E8L0F1dGhvcj48WWVhcj4yMDE1PC9ZZWFyPjxS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1lY3E8L0F1dGhvcj48WWVhcj4yMDE1PC9ZZWFyPjxS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2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--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Pr="00FF486F" w:rsidRDefault="00D56CEB" w:rsidP="00823466">
            <w:r w:rsidRPr="00FF486F">
              <w:t>Miglitol</w:t>
            </w:r>
          </w:p>
        </w:tc>
        <w:tc>
          <w:tcPr>
            <w:tcW w:w="1396" w:type="dxa"/>
          </w:tcPr>
          <w:p w:rsidR="00D56CEB" w:rsidRDefault="00D56CEB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--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Default="00D56CEB" w:rsidP="00823466">
            <w:r w:rsidRPr="00FF486F">
              <w:t>Pramlintide</w:t>
            </w:r>
          </w:p>
        </w:tc>
        <w:tc>
          <w:tcPr>
            <w:tcW w:w="1396" w:type="dxa"/>
          </w:tcPr>
          <w:p w:rsidR="00D56CEB" w:rsidRDefault="00D56CEB" w:rsidP="00DF60D7">
            <w:r>
              <w:fldChar w:fldCharType="begin"/>
            </w:r>
            <w:r>
              <w:instrText xml:space="preserve"> ADDIN EN.CITE &lt;EndNote&gt;&lt;Cite&gt;&lt;Author&gt;Domecq&lt;/Author&gt;&lt;Year&gt;2015&lt;/Year&gt;&lt;RecNum&gt;161&lt;/RecNum&gt;&lt;DisplayText&gt;[1]&lt;/DisplayText&gt;&lt;record&gt;&lt;rec-number&gt;161&lt;/rec-number&gt;&lt;foreign-keys&gt;&lt;key app="EN" db-id="ts05xsvrizxwv0eppxexvsri2w0xfxxap20p" timestamp="1444769763"&gt;161&lt;/key&gt;&lt;/foreign-keys&gt;&lt;ref-type name="Journal Article"&gt;17&lt;/ref-type&gt;&lt;contributors&gt;&lt;authors&gt;&lt;author&gt;Domecq, Juan Pablo&lt;/author&gt;&lt;author&gt;Prutsky, Gabriela&lt;/author&gt;&lt;author&gt;Leppin, Aaron&lt;/author&gt;&lt;author&gt;Sonbol, M Bassam&lt;/author&gt;&lt;author&gt;Altayar, Osama&lt;/author&gt;&lt;author&gt;Undavalli, Chaitanya&lt;/author&gt;&lt;author&gt;Wang, Zhen&lt;/author&gt;&lt;author&gt;Elraiyah, Tarig&lt;/author&gt;&lt;author&gt;Brito, Juan Pablo&lt;/author&gt;&lt;author&gt;Mauck, Karen F&lt;/author&gt;&lt;/authors&gt;&lt;/contributors&gt;&lt;titles&gt;&lt;title&gt;Drugs commonly associated with weight change: a systematic review and meta-analysis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63-370&lt;/pages&gt;&lt;volume&gt;100&lt;/volume&gt;&lt;number&gt;2&lt;/number&gt;&lt;dates&gt;&lt;year&gt;2015&lt;/year&gt;&lt;/dates&gt;&lt;isbn&gt;0021-972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≤17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 w:val="restart"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microbial </w:t>
            </w:r>
          </w:p>
        </w:tc>
        <w:tc>
          <w:tcPr>
            <w:tcW w:w="1468" w:type="dxa"/>
          </w:tcPr>
          <w:p w:rsidR="00D56CEB" w:rsidRDefault="00D56CEB" w:rsidP="00E0767C">
            <w:r>
              <w:t>Azithromycin</w:t>
            </w:r>
          </w:p>
        </w:tc>
        <w:tc>
          <w:tcPr>
            <w:tcW w:w="1396" w:type="dxa"/>
          </w:tcPr>
          <w:p w:rsidR="00D56CEB" w:rsidRDefault="00D56CEB" w:rsidP="006D68AC">
            <w:r>
              <w:fldChar w:fldCharType="begin"/>
            </w:r>
            <w:r>
              <w:instrText xml:space="preserve"> ADDIN EN.CITE &lt;EndNote&gt;&lt;Cite&gt;&lt;Author&gt;Sloane&lt;/Author&gt;&lt;Year&gt;2008&lt;/Year&gt;&lt;RecNum&gt;221&lt;/RecNum&gt;&lt;DisplayText&gt;[2]&lt;/DisplayText&gt;&lt;record&gt;&lt;rec-number&gt;221&lt;/rec-number&gt;&lt;foreign-keys&gt;&lt;key app="EN" db-id="ts05xsvrizxwv0eppxexvsri2w0xfxxap20p" timestamp="1448034464"&gt;221&lt;/key&gt;&lt;key app="ENWeb" db-id=""&gt;0&lt;/key&gt;&lt;/foreign-keys&gt;&lt;ref-type name="Journal Article"&gt;17&lt;/ref-type&gt;&lt;contributors&gt;&lt;authors&gt;&lt;author&gt;Sloane, P. D.&lt;/author&gt;&lt;author&gt;Ivey, J.&lt;/author&gt;&lt;author&gt;Helton, M.&lt;/author&gt;&lt;author&gt;Barrick, A. L.&lt;/author&gt;&lt;author&gt;Cerna, A.&lt;/author&gt;&lt;/authors&gt;&lt;/contributors&gt;&lt;auth-address&gt;Department of Family Medicine, School of Medicine, University of North Carolina at Chapel Hill (UNC-CH), Chapel Hill, NC 27599-7590, USA. psloane@med.unc.edu&lt;/auth-address&gt;&lt;titles&gt;&lt;title&gt;Nutritional issues in long-term care&lt;/title&gt;&lt;secondary-title&gt;J Am Med Dir Assoc&lt;/secondary-title&gt;&lt;/titles&gt;&lt;periodical&gt;&lt;full-title&gt;J Am Med Dir Assoc&lt;/full-title&gt;&lt;/periodical&gt;&lt;pages&gt;476-85&lt;/pages&gt;&lt;volume&gt;9&lt;/volume&gt;&lt;number&gt;7&lt;/number&gt;&lt;keywords&gt;&lt;keyword&gt;Eating&lt;/keyword&gt;&lt;keyword&gt;Humans&lt;/keyword&gt;&lt;keyword&gt;Malnutrition/*prevention &amp;amp; control&lt;/keyword&gt;&lt;keyword&gt;*Nursing Homes&lt;/keyword&gt;&lt;keyword&gt;Nutritional Requirements&lt;/keyword&gt;&lt;keyword&gt;Psychology&lt;/keyword&gt;&lt;keyword&gt;Risk Assessment&lt;/keyword&gt;&lt;/keywords&gt;&lt;dates&gt;&lt;year&gt;2008&lt;/year&gt;&lt;pub-dates&gt;&lt;date&gt;Sep&lt;/date&gt;&lt;/pub-dates&gt;&lt;/dates&gt;&lt;isbn&gt;1538-9375 (Electronic)&amp;#xD;1525-8610 (Linking)&lt;/isbn&gt;&lt;accession-num&gt;18755420&lt;/accession-num&gt;&lt;urls&gt;&lt;related-urls&gt;&lt;url&gt;http://www.ncbi.nlm.nih.gov/pubmed/18755420&lt;/url&gt;&lt;/related-urls&gt;&lt;/urls&gt;&lt;electronic-resource-num&gt;10.1016/j.jamda.2008.03.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2 - 10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D56CEB" w:rsidRDefault="00D56CEB" w:rsidP="00E0767C">
            <w:r>
              <w:t>Xifaxan</w:t>
            </w:r>
          </w:p>
        </w:tc>
        <w:tc>
          <w:tcPr>
            <w:tcW w:w="1396" w:type="dxa"/>
          </w:tcPr>
          <w:p w:rsidR="00D56CEB" w:rsidRDefault="00D56CEB" w:rsidP="00823466">
            <w:r>
              <w:fldChar w:fldCharType="begin"/>
            </w:r>
            <w:r>
              <w:instrText xml:space="preserve"> ADDIN EN.CITE &lt;EndNote&gt;&lt;Cite&gt;&lt;Author&gt;Sloane&lt;/Author&gt;&lt;Year&gt;2008&lt;/Year&gt;&lt;RecNum&gt;221&lt;/RecNum&gt;&lt;DisplayText&gt;[2]&lt;/DisplayText&gt;&lt;record&gt;&lt;rec-number&gt;221&lt;/rec-number&gt;&lt;foreign-keys&gt;&lt;key app="EN" db-id="ts05xsvrizxwv0eppxexvsri2w0xfxxap20p" timestamp="1448034464"&gt;221&lt;/key&gt;&lt;key app="ENWeb" db-id=""&gt;0&lt;/key&gt;&lt;/foreign-keys&gt;&lt;ref-type name="Journal Article"&gt;17&lt;/ref-type&gt;&lt;contributors&gt;&lt;authors&gt;&lt;author&gt;Sloane, P. D.&lt;/author&gt;&lt;author&gt;Ivey, J.&lt;/author&gt;&lt;author&gt;Helton, M.&lt;/author&gt;&lt;author&gt;Barrick, A. L.&lt;/author&gt;&lt;author&gt;Cerna, A.&lt;/author&gt;&lt;/authors&gt;&lt;/contributors&gt;&lt;auth-address&gt;Department of Family Medicine, School of Medicine, University of North Carolina at Chapel Hill (UNC-CH), Chapel Hill, NC 27599-7590, USA. psloane@med.unc.edu&lt;/auth-address&gt;&lt;titles&gt;&lt;title&gt;Nutritional issues in long-term care&lt;/title&gt;&lt;secondary-title&gt;J Am Med Dir Assoc&lt;/secondary-title&gt;&lt;/titles&gt;&lt;periodical&gt;&lt;full-title&gt;J Am Med Dir Assoc&lt;/full-title&gt;&lt;/periodical&gt;&lt;pages&gt;476-85&lt;/pages&gt;&lt;volume&gt;9&lt;/volume&gt;&lt;number&gt;7&lt;/number&gt;&lt;keywords&gt;&lt;keyword&gt;Eating&lt;/keyword&gt;&lt;keyword&gt;Humans&lt;/keyword&gt;&lt;keyword&gt;Malnutrition/*prevention &amp;amp; control&lt;/keyword&gt;&lt;keyword&gt;*Nursing Homes&lt;/keyword&gt;&lt;keyword&gt;Nutritional Requirements&lt;/keyword&gt;&lt;keyword&gt;Psychology&lt;/keyword&gt;&lt;keyword&gt;Risk Assessment&lt;/keyword&gt;&lt;/keywords&gt;&lt;dates&gt;&lt;year&gt;2008&lt;/year&gt;&lt;pub-dates&gt;&lt;date&gt;Sep&lt;/date&gt;&lt;/pub-dates&gt;&lt;/dates&gt;&lt;isbn&gt;1538-9375 (Electronic)&amp;#xD;1525-8610 (Linking)&lt;/isbn&gt;&lt;accession-num&gt;18755420&lt;/accession-num&gt;&lt;urls&gt;&lt;related-urls&gt;&lt;url&gt;http://www.ncbi.nlm.nih.gov/pubmed/18755420&lt;/url&gt;&lt;/related-urls&gt;&lt;/urls&gt;&lt;electronic-resource-num&gt;10.1016/j.jamda.2008.03.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2 - 5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D56CEB" w:rsidTr="00510244">
        <w:tc>
          <w:tcPr>
            <w:tcW w:w="1834" w:type="dxa"/>
            <w:vMerge w:val="restart"/>
            <w:vAlign w:val="center"/>
          </w:tcPr>
          <w:p w:rsidR="00D56CEB" w:rsidRPr="00FD71C4" w:rsidRDefault="00D56CEB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thers</w:t>
            </w:r>
          </w:p>
        </w:tc>
        <w:tc>
          <w:tcPr>
            <w:tcW w:w="1468" w:type="dxa"/>
          </w:tcPr>
          <w:p w:rsidR="00D56CEB" w:rsidRDefault="00D56CEB" w:rsidP="00E0767C">
            <w:r>
              <w:t>Amantadine</w:t>
            </w:r>
          </w:p>
        </w:tc>
        <w:tc>
          <w:tcPr>
            <w:tcW w:w="1396" w:type="dxa"/>
          </w:tcPr>
          <w:p w:rsidR="00D56CEB" w:rsidRDefault="00D56CEB" w:rsidP="00564A0A">
            <w:r>
              <w:fldChar w:fldCharType="begin"/>
            </w:r>
            <w:r>
              <w:instrText xml:space="preserve"> ADDIN EN.CITE &lt;EndNote&gt;&lt;Cite&gt;&lt;Author&gt;Gaddey&lt;/Author&gt;&lt;Year&gt;2014&lt;/Year&gt;&lt;RecNum&gt;223&lt;/RecNum&gt;&lt;DisplayText&gt;[3]&lt;/DisplayText&gt;&lt;record&gt;&lt;rec-number&gt;223&lt;/rec-number&gt;&lt;foreign-keys&gt;&lt;key app="EN" db-id="ts05xsvrizxwv0eppxexvsri2w0xfxxap20p" timestamp="1448036112"&gt;223&lt;/key&gt;&lt;/foreign-keys&gt;&lt;ref-type name="Journal Article"&gt;17&lt;/ref-type&gt;&lt;contributors&gt;&lt;authors&gt;&lt;author&gt;Gaddey, HEIDI L&lt;/author&gt;&lt;author&gt;Holder, Kathryn&lt;/author&gt;&lt;/authors&gt;&lt;/contributors&gt;&lt;titles&gt;&lt;title&gt;Unintentional weight loss in older adults&lt;/title&gt;&lt;secondary-title&gt;American family physician&lt;/secondary-title&gt;&lt;/titles&gt;&lt;periodical&gt;&lt;full-title&gt;American Family Physician&lt;/full-title&gt;&lt;/periodical&gt;&lt;pages&gt;718-722&lt;/pages&gt;&lt;volume&gt;89&lt;/volume&gt;&lt;number&gt;9&lt;/number&gt;&lt;dates&gt;&lt;year&gt;2014&lt;/year&gt;&lt;/dates&gt;&lt;isbn&gt;0002-838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2070" w:type="dxa"/>
          </w:tcPr>
          <w:p w:rsidR="00D56CEB" w:rsidRDefault="00D56CEB" w:rsidP="00AB1B65">
            <w:pPr>
              <w:jc w:val="center"/>
            </w:pPr>
            <w:r>
              <w:t>1 - 10%</w:t>
            </w:r>
          </w:p>
        </w:tc>
        <w:tc>
          <w:tcPr>
            <w:tcW w:w="1260" w:type="dxa"/>
          </w:tcPr>
          <w:p w:rsidR="00D56CEB" w:rsidRDefault="00D56CEB" w:rsidP="00F625FD">
            <w:pPr>
              <w:jc w:val="center"/>
            </w:pPr>
            <w:r>
              <w:t>No</w:t>
            </w:r>
          </w:p>
        </w:tc>
        <w:tc>
          <w:tcPr>
            <w:tcW w:w="1710" w:type="dxa"/>
          </w:tcPr>
          <w:p w:rsidR="00D56CEB" w:rsidRDefault="00D56CEB" w:rsidP="00D56CEB">
            <w:pPr>
              <w:jc w:val="center"/>
            </w:pPr>
            <w:r w:rsidRPr="006D54BE">
              <w:t>n/a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Pr="00AB345C" w:rsidRDefault="00510244" w:rsidP="00823466">
            <w:r w:rsidRPr="00AB345C">
              <w:t>Donepezil</w:t>
            </w:r>
          </w:p>
        </w:tc>
        <w:tc>
          <w:tcPr>
            <w:tcW w:w="1396" w:type="dxa"/>
          </w:tcPr>
          <w:p w:rsidR="00510244" w:rsidRDefault="00510244" w:rsidP="00564A0A">
            <w:r w:rsidRPr="00207ECB"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07ECB">
              <w:fldChar w:fldCharType="separate"/>
            </w:r>
            <w:r>
              <w:rPr>
                <w:noProof/>
              </w:rPr>
              <w:t>[4]</w:t>
            </w:r>
            <w:r w:rsidRPr="00207ECB"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>
              <w:t>2 - 8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Pr="00AB345C" w:rsidRDefault="00510244" w:rsidP="00823466">
            <w:r w:rsidRPr="00AB345C">
              <w:t>Galantamine</w:t>
            </w:r>
          </w:p>
        </w:tc>
        <w:tc>
          <w:tcPr>
            <w:tcW w:w="1396" w:type="dxa"/>
          </w:tcPr>
          <w:p w:rsidR="00510244" w:rsidRDefault="00510244" w:rsidP="00564A0A">
            <w:r w:rsidRPr="00207ECB"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07ECB">
              <w:fldChar w:fldCharType="separate"/>
            </w:r>
            <w:r>
              <w:rPr>
                <w:noProof/>
              </w:rPr>
              <w:t>[4]</w:t>
            </w:r>
            <w:r w:rsidRPr="00207ECB"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>
              <w:t>5 - 9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834" w:type="dxa"/>
            <w:vMerge/>
            <w:vAlign w:val="center"/>
          </w:tcPr>
          <w:p w:rsidR="00510244" w:rsidRPr="00FD71C4" w:rsidRDefault="00510244" w:rsidP="00823466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468" w:type="dxa"/>
          </w:tcPr>
          <w:p w:rsidR="00510244" w:rsidRDefault="00510244" w:rsidP="00823466">
            <w:r w:rsidRPr="00AB345C">
              <w:t>Rivastigmine</w:t>
            </w:r>
          </w:p>
        </w:tc>
        <w:tc>
          <w:tcPr>
            <w:tcW w:w="1396" w:type="dxa"/>
          </w:tcPr>
          <w:p w:rsidR="00510244" w:rsidRDefault="00510244" w:rsidP="00564A0A">
            <w:r w:rsidRPr="00207ECB"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xsZXR0ZSBHdXlvbm5ldDwvQXV0aG9yPjxZZWFyPjIw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07ECB">
              <w:fldChar w:fldCharType="separate"/>
            </w:r>
            <w:r>
              <w:rPr>
                <w:noProof/>
              </w:rPr>
              <w:t>[4]</w:t>
            </w:r>
            <w:r w:rsidRPr="00207ECB">
              <w:fldChar w:fldCharType="end"/>
            </w:r>
          </w:p>
        </w:tc>
        <w:tc>
          <w:tcPr>
            <w:tcW w:w="2070" w:type="dxa"/>
          </w:tcPr>
          <w:p w:rsidR="00510244" w:rsidRDefault="00510244" w:rsidP="00AB1B65">
            <w:pPr>
              <w:jc w:val="center"/>
            </w:pPr>
            <w:r>
              <w:t>3 - 26%</w:t>
            </w:r>
          </w:p>
        </w:tc>
        <w:tc>
          <w:tcPr>
            <w:tcW w:w="126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71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</w:tbl>
    <w:p w:rsidR="00042F90" w:rsidRDefault="00042F90"/>
    <w:p w:rsidR="00006116" w:rsidRDefault="00006116"/>
    <w:p w:rsidR="00006116" w:rsidRDefault="00006116"/>
    <w:p w:rsidR="00006116" w:rsidRDefault="00006116"/>
    <w:p w:rsidR="00F625FD" w:rsidRDefault="00F625FD"/>
    <w:p w:rsidR="00DC01E9" w:rsidRPr="00CC0026" w:rsidRDefault="00823466">
      <w:pPr>
        <w:rPr>
          <w:b/>
        </w:rPr>
      </w:pPr>
      <w:r w:rsidRPr="00823466">
        <w:rPr>
          <w:b/>
        </w:rPr>
        <w:t>Table</w:t>
      </w:r>
      <w:r w:rsidR="00C738CA">
        <w:rPr>
          <w:b/>
        </w:rPr>
        <w:t>A</w:t>
      </w:r>
      <w:r w:rsidR="00006116">
        <w:rPr>
          <w:b/>
        </w:rPr>
        <w:t>2</w:t>
      </w:r>
      <w:r w:rsidRPr="00823466">
        <w:rPr>
          <w:b/>
        </w:rPr>
        <w:t xml:space="preserve">: Inclusion criteria for list of medications associated with </w:t>
      </w:r>
      <w:r w:rsidR="00DC01E9" w:rsidRPr="00CC0026">
        <w:rPr>
          <w:b/>
        </w:rPr>
        <w:t>Depression</w:t>
      </w:r>
    </w:p>
    <w:tbl>
      <w:tblPr>
        <w:tblStyle w:val="TableGrid"/>
        <w:tblW w:w="10548" w:type="dxa"/>
        <w:tblLayout w:type="fixed"/>
        <w:tblLook w:val="04A0" w:firstRow="1" w:lastRow="0" w:firstColumn="1" w:lastColumn="0" w:noHBand="0" w:noVBand="1"/>
      </w:tblPr>
      <w:tblGrid>
        <w:gridCol w:w="1908"/>
        <w:gridCol w:w="2520"/>
        <w:gridCol w:w="1260"/>
        <w:gridCol w:w="2340"/>
        <w:gridCol w:w="1170"/>
        <w:gridCol w:w="1350"/>
      </w:tblGrid>
      <w:tr w:rsidR="00510244" w:rsidTr="00510244">
        <w:tc>
          <w:tcPr>
            <w:tcW w:w="1908" w:type="dxa"/>
          </w:tcPr>
          <w:p w:rsidR="00510244" w:rsidRDefault="00510244" w:rsidP="00823466">
            <w:pPr>
              <w:rPr>
                <w:b/>
              </w:rPr>
            </w:pPr>
          </w:p>
        </w:tc>
        <w:tc>
          <w:tcPr>
            <w:tcW w:w="2520" w:type="dxa"/>
          </w:tcPr>
          <w:p w:rsidR="00510244" w:rsidRDefault="00510244" w:rsidP="00823466">
            <w:pPr>
              <w:rPr>
                <w:b/>
              </w:rPr>
            </w:pPr>
            <w:r>
              <w:rPr>
                <w:b/>
              </w:rPr>
              <w:t>Medication</w:t>
            </w:r>
          </w:p>
          <w:p w:rsidR="00510244" w:rsidRPr="00DC01E9" w:rsidRDefault="00510244" w:rsidP="00823466">
            <w:pPr>
              <w:rPr>
                <w:b/>
              </w:rPr>
            </w:pPr>
            <w:r>
              <w:rPr>
                <w:b/>
              </w:rPr>
              <w:t>name</w:t>
            </w:r>
          </w:p>
        </w:tc>
        <w:tc>
          <w:tcPr>
            <w:tcW w:w="1260" w:type="dxa"/>
          </w:tcPr>
          <w:p w:rsidR="00510244" w:rsidRPr="00DC01E9" w:rsidRDefault="00510244" w:rsidP="00823466">
            <w:pPr>
              <w:rPr>
                <w:b/>
              </w:rPr>
            </w:pPr>
            <w:r w:rsidRPr="00DC01E9">
              <w:rPr>
                <w:b/>
              </w:rPr>
              <w:t>Literature search</w:t>
            </w:r>
            <w:r>
              <w:rPr>
                <w:b/>
              </w:rPr>
              <w:t>*</w:t>
            </w:r>
          </w:p>
        </w:tc>
        <w:tc>
          <w:tcPr>
            <w:tcW w:w="2340" w:type="dxa"/>
          </w:tcPr>
          <w:p w:rsidR="00510244" w:rsidRPr="00DC01E9" w:rsidRDefault="00510244" w:rsidP="00824B96">
            <w:pPr>
              <w:rPr>
                <w:b/>
              </w:rPr>
            </w:pPr>
            <w:r w:rsidRPr="00AB1B65">
              <w:rPr>
                <w:b/>
              </w:rPr>
              <w:t xml:space="preserve">Incidence for </w:t>
            </w:r>
            <w:r>
              <w:rPr>
                <w:b/>
              </w:rPr>
              <w:t>Depression/Emotional disturbances/Mood changes in Lexicomp</w:t>
            </w:r>
            <w:r w:rsidR="00824B96">
              <w:rPr>
                <w:b/>
              </w:rPr>
              <w:t xml:space="preserve"> </w:t>
            </w:r>
            <w:r w:rsidR="00824B96" w:rsidRPr="00824B96">
              <w:rPr>
                <w:b/>
              </w:rPr>
              <w:t>or US FDA Drug Inserts</w:t>
            </w:r>
          </w:p>
        </w:tc>
        <w:tc>
          <w:tcPr>
            <w:tcW w:w="1170" w:type="dxa"/>
          </w:tcPr>
          <w:p w:rsidR="00510244" w:rsidRPr="00DC01E9" w:rsidRDefault="003D3581" w:rsidP="00823466">
            <w:pPr>
              <w:rPr>
                <w:b/>
              </w:rPr>
            </w:pPr>
            <w:r>
              <w:rPr>
                <w:b/>
              </w:rPr>
              <w:t xml:space="preserve">Present on the </w:t>
            </w:r>
            <w:r w:rsidR="00510244">
              <w:rPr>
                <w:b/>
              </w:rPr>
              <w:t>AGS 2015 Beers List</w:t>
            </w:r>
          </w:p>
        </w:tc>
        <w:tc>
          <w:tcPr>
            <w:tcW w:w="1350" w:type="dxa"/>
          </w:tcPr>
          <w:p w:rsidR="00510244" w:rsidRDefault="003D3581" w:rsidP="00823466">
            <w:pPr>
              <w:rPr>
                <w:b/>
              </w:rPr>
            </w:pPr>
            <w:r>
              <w:rPr>
                <w:b/>
              </w:rPr>
              <w:t>If</w:t>
            </w:r>
            <w:r w:rsidR="00510244">
              <w:rPr>
                <w:b/>
              </w:rPr>
              <w:t xml:space="preserve"> “Yes” did the rationale in the AGS 2015 Beers List mention the syndrome?</w:t>
            </w:r>
          </w:p>
        </w:tc>
      </w:tr>
      <w:tr w:rsidR="00510244" w:rsidTr="00510244">
        <w:tc>
          <w:tcPr>
            <w:tcW w:w="1908" w:type="dxa"/>
            <w:vMerge w:val="restart"/>
          </w:tcPr>
          <w:p w:rsidR="00510244" w:rsidRDefault="00510244">
            <w:pPr>
              <w:rPr>
                <w:rFonts w:ascii="Calibri" w:hAnsi="Calibri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sychotics</w:t>
            </w: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ripiprazol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Blazer&lt;/Author&gt;&lt;Year&gt;1994&lt;/Year&gt;&lt;RecNum&gt;165&lt;/RecNum&gt;&lt;DisplayText&gt;[5]&lt;/DisplayText&gt;&lt;record&gt;&lt;rec-number&gt;165&lt;/rec-number&gt;&lt;foreign-keys&gt;&lt;key app="EN" db-id="ts05xsvrizxwv0eppxexvsri2w0xfxxap20p" timestamp="1444772292"&gt;165&lt;/key&gt;&lt;/foreign-keys&gt;&lt;ref-type name="Journal Article"&gt;17&lt;/ref-type&gt;&lt;contributors&gt;&lt;authors&gt;&lt;author&gt;Blazer, Dan G&lt;/author&gt;&lt;author&gt;Kessler, Ronald C&lt;/author&gt;&lt;author&gt;McGonagle, Katherine A&lt;/author&gt;&lt;/authors&gt;&lt;/contributors&gt;&lt;titles&gt;&lt;title&gt;The prevalence and distribution of major depression in a national community sample: the National Comorbidity Survey&lt;/title&gt;&lt;secondary-title&gt;Am J Psychiatry&lt;/secondary-title&gt;&lt;/titles&gt;&lt;periodical&gt;&lt;full-title&gt;Am J Psychiatry&lt;/full-title&gt;&lt;/periodical&gt;&lt;pages&gt;24-7&lt;/pages&gt;&lt;volume&gt;15&lt;/volume&gt;&lt;dates&gt;&lt;year&gt;199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&lt;1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BC3F34">
              <w:t>Yes</w:t>
            </w:r>
          </w:p>
        </w:tc>
        <w:tc>
          <w:tcPr>
            <w:tcW w:w="1350" w:type="dxa"/>
          </w:tcPr>
          <w:p w:rsidR="00510244" w:rsidRPr="00BC3F3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etiapine (fumarate)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Blazer&lt;/Author&gt;&lt;Year&gt;1994&lt;/Year&gt;&lt;RecNum&gt;165&lt;/RecNum&gt;&lt;DisplayText&gt;[5]&lt;/DisplayText&gt;&lt;record&gt;&lt;rec-number&gt;165&lt;/rec-number&gt;&lt;foreign-keys&gt;&lt;key app="EN" db-id="ts05xsvrizxwv0eppxexvsri2w0xfxxap20p" timestamp="1444772292"&gt;165&lt;/key&gt;&lt;/foreign-keys&gt;&lt;ref-type name="Journal Article"&gt;17&lt;/ref-type&gt;&lt;contributors&gt;&lt;authors&gt;&lt;author&gt;Blazer, Dan G&lt;/author&gt;&lt;author&gt;Kessler, Ronald C&lt;/author&gt;&lt;author&gt;McGonagle, Katherine A&lt;/author&gt;&lt;/authors&gt;&lt;/contributors&gt;&lt;titles&gt;&lt;title&gt;The prevalence and distribution of major depression in a national community sample: the National Comorbidity Survey&lt;/title&gt;&lt;secondary-title&gt;Am J Psychiatry&lt;/secondary-title&gt;&lt;/titles&gt;&lt;periodical&gt;&lt;full-title&gt;Am J Psychiatry&lt;/full-title&gt;&lt;/periodical&gt;&lt;pages&gt;24-7&lt;/pages&gt;&lt;volume&gt;15&lt;/volume&gt;&lt;dates&gt;&lt;year&gt;199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3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BC3F34">
              <w:t>Yes</w:t>
            </w:r>
          </w:p>
        </w:tc>
        <w:tc>
          <w:tcPr>
            <w:tcW w:w="1350" w:type="dxa"/>
          </w:tcPr>
          <w:p w:rsidR="00510244" w:rsidRPr="00BC3F3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 w:val="restart"/>
          </w:tcPr>
          <w:p w:rsidR="00510244" w:rsidRDefault="00510244">
            <w:pPr>
              <w:rPr>
                <w:rFonts w:ascii="Calibri" w:hAnsi="Calibri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onvulsants</w:t>
            </w: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piramat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Mula&lt;/Author&gt;&lt;Year&gt;2003&lt;/Year&gt;&lt;RecNum&gt;166&lt;/RecNum&gt;&lt;DisplayText&gt;[6]&lt;/DisplayText&gt;&lt;record&gt;&lt;rec-number&gt;166&lt;/rec-number&gt;&lt;foreign-keys&gt;&lt;key app="EN" db-id="ts05xsvrizxwv0eppxexvsri2w0xfxxap20p" timestamp="1444772394"&gt;166&lt;/key&gt;&lt;/foreign-keys&gt;&lt;ref-type name="Journal Article"&gt;17&lt;/ref-type&gt;&lt;contributors&gt;&lt;authors&gt;&lt;author&gt;Mula, Marco&lt;/author&gt;&lt;author&gt;Trimble, Michael R&lt;/author&gt;&lt;author&gt;Lhatoo, Samden D&lt;/author&gt;&lt;author&gt;Sander, Josemir WAS&lt;/author&gt;&lt;/authors&gt;&lt;/contributors&gt;&lt;titles&gt;&lt;title&gt;Topiramate and psychiatric adverse events in patients with epilepsy&lt;/title&gt;&lt;secondary-title&gt;Epilepsia&lt;/secondary-title&gt;&lt;/titles&gt;&lt;periodical&gt;&lt;full-title&gt;Epilepsia&lt;/full-title&gt;&lt;/periodical&gt;&lt;pages&gt;659-663&lt;/pages&gt;&lt;volume&gt;44&lt;/volume&gt;&lt;number&gt;5&lt;/number&gt;&lt;dates&gt;&lt;year&gt;2003&lt;/year&gt;&lt;/dates&gt;&lt;isbn&gt;1528-1167&lt;/isbn&gt;&lt;urls&gt;&lt;related-urls&gt;&lt;url&gt;http://onlinelibrary.wiley.com/store/10.1046/j.1528-1157.2003.05402.x/asset/j.1528-1157.2003.05402.x.pdf?v=1&amp;amp;t=ifpw6nmg&amp;amp;s=5977adc379efc9235745ff8d7dd5a513cfb3e4a9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≤9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etiracetam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Mula&lt;/Author&gt;&lt;Year&gt;2003&lt;/Year&gt;&lt;RecNum&gt;184&lt;/RecNum&gt;&lt;DisplayText&gt;[7, 8]&lt;/DisplayText&gt;&lt;record&gt;&lt;rec-number&gt;184&lt;/rec-number&gt;&lt;foreign-keys&gt;&lt;key app="EN" db-id="ts05xsvrizxwv0eppxexvsri2w0xfxxap20p" timestamp="1444839813"&gt;184&lt;/key&gt;&lt;/foreign-keys&gt;&lt;ref-type name="Journal Article"&gt;17&lt;/ref-type&gt;&lt;contributors&gt;&lt;authors&gt;&lt;author&gt;Mula, M&lt;/author&gt;&lt;author&gt;Trimble, MR&lt;/author&gt;&lt;author&gt;Yuen, A&lt;/author&gt;&lt;author&gt;Liu, RSN&lt;/author&gt;&lt;author&gt;Sander, JWAS&lt;/author&gt;&lt;/authors&gt;&lt;/contributors&gt;&lt;titles&gt;&lt;title&gt;Psychiatric adverse events during levetiracetam therapy&lt;/title&gt;&lt;secondary-title&gt;Neurology&lt;/secondary-title&gt;&lt;/titles&gt;&lt;periodical&gt;&lt;full-title&gt;Neurology&lt;/full-title&gt;&lt;/periodical&gt;&lt;pages&gt;704-706&lt;/pages&gt;&lt;volume&gt;61&lt;/volume&gt;&lt;number&gt;5&lt;/number&gt;&lt;dates&gt;&lt;year&gt;2003&lt;/year&gt;&lt;/dates&gt;&lt;isbn&gt;0028-3878&lt;/isbn&gt;&lt;urls&gt;&lt;related-urls&gt;&lt;url&gt;http://graphics.tx.ovid.com/ovftpdfs/FPDDNCOBPADLNH00/fs047/ovft/live/gv031/00006114/00006114-200309090-00028.pdf&lt;/url&gt;&lt;/related-urls&gt;&lt;/urls&gt;&lt;/record&gt;&lt;/Cite&gt;&lt;Cite&gt;&lt;Author&gt;Wier&lt;/Author&gt;&lt;Year&gt;2006&lt;/Year&gt;&lt;RecNum&gt;185&lt;/RecNum&gt;&lt;record&gt;&lt;rec-number&gt;185&lt;/rec-number&gt;&lt;foreign-keys&gt;&lt;key app="EN" db-id="ts05xsvrizxwv0eppxexvsri2w0xfxxap20p" timestamp="1444839819"&gt;185&lt;/key&gt;&lt;/foreign-keys&gt;&lt;ref-type name="Journal Article"&gt;17&lt;/ref-type&gt;&lt;contributors&gt;&lt;authors&gt;&lt;author&gt;Wier, Lauren M&lt;/author&gt;&lt;author&gt;Tavares, Sandra B&lt;/author&gt;&lt;author&gt;Tyrka, Audrey R&lt;/author&gt;&lt;author&gt;Price, Lawrence H&lt;/author&gt;&lt;author&gt;Carpenter, Linda L&lt;/author&gt;&lt;/authors&gt;&lt;/contributors&gt;&lt;titles&gt;&lt;title&gt;Levetiracetam-induced depression in a healthy adult&lt;/title&gt;&lt;secondary-title&gt;The Journal of clinical psychiatry&lt;/secondary-title&gt;&lt;/titles&gt;&lt;periodical&gt;&lt;full-title&gt;The Journal of clinical psychiatry&lt;/full-title&gt;&lt;/periodical&gt;&lt;pages&gt;1159&lt;/pages&gt;&lt;volume&gt;67&lt;/volume&gt;&lt;number&gt;7&lt;/number&gt;&lt;dates&gt;&lt;year&gt;2006&lt;/year&gt;&lt;/dates&gt;&lt;isbn&gt;0160-6689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, 8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3-5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ytoin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Garrison&lt;/Author&gt;&lt;Year&gt;1990&lt;/Year&gt;&lt;RecNum&gt;187&lt;/RecNum&gt;&lt;DisplayText&gt;[9, 10]&lt;/DisplayText&gt;&lt;record&gt;&lt;rec-number&gt;187&lt;/rec-number&gt;&lt;foreign-keys&gt;&lt;key app="EN" db-id="ts05xsvrizxwv0eppxexvsri2w0xfxxap20p" timestamp="1444840110"&gt;187&lt;/key&gt;&lt;/foreign-keys&gt;&lt;ref-type name="Journal Article"&gt;17&lt;/ref-type&gt;&lt;contributors&gt;&lt;authors&gt;&lt;author&gt;Garrison, SJ&lt;/author&gt;&lt;author&gt;Henson, HK&lt;/author&gt;&lt;/authors&gt;&lt;/contributors&gt;&lt;titles&gt;&lt;title&gt;Dilantin toxicity and vegetative depression: a report of two cases&lt;/title&gt;&lt;secondary-title&gt;Archives of physical medicine and rehabilitation&lt;/secondary-title&gt;&lt;/titles&gt;&lt;periodical&gt;&lt;full-title&gt;Archives of physical medicine and rehabilitation&lt;/full-title&gt;&lt;/periodical&gt;&lt;pages&gt;422-423&lt;/pages&gt;&lt;volume&gt;71&lt;/volume&gt;&lt;number&gt;6&lt;/number&gt;&lt;dates&gt;&lt;year&gt;1990&lt;/year&gt;&lt;/dates&gt;&lt;isbn&gt;0003-9993&lt;/isbn&gt;&lt;urls&gt;&lt;/urls&gt;&lt;/record&gt;&lt;/Cite&gt;&lt;Cite&gt;&lt;Author&gt;Dodrill&lt;/Author&gt;&lt;Year&gt;2000&lt;/Year&gt;&lt;RecNum&gt;188&lt;/RecNum&gt;&lt;record&gt;&lt;rec-number&gt;188&lt;/rec-number&gt;&lt;foreign-keys&gt;&lt;key app="EN" db-id="ts05xsvrizxwv0eppxexvsri2w0xfxxap20p" timestamp="1444840656"&gt;188&lt;/key&gt;&lt;/foreign-keys&gt;&lt;ref-type name="Journal Article"&gt;17&lt;/ref-type&gt;&lt;contributors&gt;&lt;authors&gt;&lt;author&gt;Dodrill, Carl B&lt;/author&gt;&lt;author&gt;Arnett, John L&lt;/author&gt;&lt;author&gt;Deaton, Roger&lt;/author&gt;&lt;author&gt;Lenz, Gregory T&lt;/author&gt;&lt;author&gt;Sommerville, Kenneth W&lt;/author&gt;&lt;/authors&gt;&lt;/contributors&gt;&lt;titles&gt;&lt;title&gt;Tiagabine versus phenytoin and carbamazepine as add-on therapies: effects on abilities, adjustment, and mood&lt;/title&gt;&lt;secondary-title&gt;Epilepsy research&lt;/secondary-title&gt;&lt;/titles&gt;&lt;periodical&gt;&lt;full-title&gt;Epilepsy research&lt;/full-title&gt;&lt;/periodical&gt;&lt;pages&gt;123-132&lt;/pages&gt;&lt;volume&gt;42&lt;/volume&gt;&lt;number&gt;2&lt;/number&gt;&lt;dates&gt;&lt;year&gt;2000&lt;/year&gt;&lt;/dates&gt;&lt;isbn&gt;0920-121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9, 10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D91D9F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 w:rsidP="008008C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imido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Lopez-Gomez&lt;/Author&gt;&lt;Year&gt;2005&lt;/Year&gt;&lt;RecNum&gt;189&lt;/RecNum&gt;&lt;DisplayText&gt;[11]&lt;/DisplayText&gt;&lt;record&gt;&lt;rec-number&gt;189&lt;/rec-number&gt;&lt;foreign-keys&gt;&lt;key app="EN" db-id="ts05xsvrizxwv0eppxexvsri2w0xfxxap20p" timestamp="1444840733"&gt;189&lt;/key&gt;&lt;/foreign-keys&gt;&lt;ref-type name="Journal Article"&gt;17&lt;/ref-type&gt;&lt;contributors&gt;&lt;authors&gt;&lt;author&gt;Lopez-Gomez, M&lt;/author&gt;&lt;author&gt;Ramirez-Bermudez, J&lt;/author&gt;&lt;author&gt;Campillo, C&lt;/author&gt;&lt;author&gt;Sosa, AL&lt;/author&gt;&lt;author&gt;Espinola, M&lt;/author&gt;&lt;author&gt;Ruiz, I&lt;/author&gt;&lt;/authors&gt;&lt;/contributors&gt;&lt;titles&gt;&lt;title&gt;Primidone is associated with interictal depression in patients with epilepsy&lt;/title&gt;&lt;secondary-title&gt;Epilepsy &amp;amp; Behavior&lt;/secondary-title&gt;&lt;/titles&gt;&lt;periodical&gt;&lt;full-title&gt;Epilepsy &amp;amp; Behavior&lt;/full-title&gt;&lt;/periodical&gt;&lt;pages&gt;413-416&lt;/pages&gt;&lt;volume&gt;6&lt;/volume&gt;&lt;number&gt;3&lt;/number&gt;&lt;dates&gt;&lt;year&gt;2005&lt;/year&gt;&lt;/dates&gt;&lt;isbn&gt;1525-5050&lt;/isbn&gt;&lt;urls&gt;&lt;related-urls&gt;&lt;url&gt;http://ac.els-cdn.com/S152550500500048X/1-s2.0-S152550500500048X-main.pdf?_tid=102a7168-7292-11e5-9135-00000aab0f01&amp;amp;acdnat=1444840916_0c612de36354dedf37e1e5c9dc2c9f7d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1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agabi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Dodrill&lt;/Author&gt;&lt;Year&gt;2000&lt;/Year&gt;&lt;RecNum&gt;188&lt;/RecNum&gt;&lt;DisplayText&gt;[10]&lt;/DisplayText&gt;&lt;record&gt;&lt;rec-number&gt;188&lt;/rec-number&gt;&lt;foreign-keys&gt;&lt;key app="EN" db-id="ts05xsvrizxwv0eppxexvsri2w0xfxxap20p" timestamp="1444840656"&gt;188&lt;/key&gt;&lt;/foreign-keys&gt;&lt;ref-type name="Journal Article"&gt;17&lt;/ref-type&gt;&lt;contributors&gt;&lt;authors&gt;&lt;author&gt;Dodrill, Carl B&lt;/author&gt;&lt;author&gt;Arnett, John L&lt;/author&gt;&lt;author&gt;Deaton, Roger&lt;/author&gt;&lt;author&gt;Lenz, Gregory T&lt;/author&gt;&lt;author&gt;Sommerville, Kenneth W&lt;/author&gt;&lt;/authors&gt;&lt;/contributors&gt;&lt;titles&gt;&lt;title&gt;Tiagabine versus phenytoin and carbamazepine as add-on therapies: effects on abilities, adjustment, and mood&lt;/title&gt;&lt;secondary-title&gt;Epilepsy research&lt;/secondary-title&gt;&lt;/titles&gt;&lt;periodical&gt;&lt;full-title&gt;Epilepsy research&lt;/full-title&gt;&lt;/periodical&gt;&lt;pages&gt;123-132&lt;/pages&gt;&lt;volume&gt;42&lt;/volume&gt;&lt;number&gt;2&lt;/number&gt;&lt;dates&gt;&lt;year&gt;2000&lt;/year&gt;&lt;/dates&gt;&lt;isbn&gt;0920-121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0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7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igabatrin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Levinson&lt;/Author&gt;&lt;Year&gt;1999&lt;/Year&gt;&lt;RecNum&gt;186&lt;/RecNum&gt;&lt;DisplayText&gt;[12]&lt;/DisplayText&gt;&lt;record&gt;&lt;rec-number&gt;186&lt;/rec-number&gt;&lt;foreign-keys&gt;&lt;key app="EN" db-id="ts05xsvrizxwv0eppxexvsri2w0xfxxap20p" timestamp="1444839827"&gt;186&lt;/key&gt;&lt;/foreign-keys&gt;&lt;ref-type name="Journal Article"&gt;17&lt;/ref-type&gt;&lt;contributors&gt;&lt;authors&gt;&lt;author&gt;Levinson, Douglas F&lt;/author&gt;&lt;author&gt;Devinsky, Orrin&lt;/author&gt;&lt;/authors&gt;&lt;/contributors&gt;&lt;titles&gt;&lt;title&gt;Psychiatric adverse events during vigabatrin therapy&lt;/title&gt;&lt;secondary-title&gt;Neurology&lt;/secondary-title&gt;&lt;/titles&gt;&lt;periodical&gt;&lt;full-title&gt;Neurology&lt;/full-title&gt;&lt;/periodical&gt;&lt;pages&gt;1503-1503&lt;/pages&gt;&lt;volume&gt;53&lt;/volume&gt;&lt;number&gt;7&lt;/number&gt;&lt;dates&gt;&lt;year&gt;1999&lt;/year&gt;&lt;/dates&gt;&lt;isbn&gt;0028-3878&lt;/isbn&gt;&lt;urls&gt;&lt;related-urls&gt;&lt;url&gt;http://www.neurology.org/content/53/7/1503.long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4-7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obarbital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Brent&lt;/Author&gt;&lt;Year&gt;1987&lt;/Year&gt;&lt;RecNum&gt;183&lt;/RecNum&gt;&lt;DisplayText&gt;[13]&lt;/DisplayText&gt;&lt;record&gt;&lt;rec-number&gt;183&lt;/rec-number&gt;&lt;foreign-keys&gt;&lt;key app="EN" db-id="ts05xsvrizxwv0eppxexvsri2w0xfxxap20p" timestamp="1444839719"&gt;183&lt;/key&gt;&lt;/foreign-keys&gt;&lt;ref-type name="Journal Article"&gt;17&lt;/ref-type&gt;&lt;contributors&gt;&lt;authors&gt;&lt;author&gt;Brent, David A&lt;/author&gt;&lt;author&gt;Crumrine, Patricia K&lt;/author&gt;&lt;author&gt;Varma, Rajiv R&lt;/author&gt;&lt;author&gt;Allan, Marjorie&lt;/author&gt;&lt;author&gt;AlIman, Christopher&lt;/author&gt;&lt;/authors&gt;&lt;/contributors&gt;&lt;titles&gt;&lt;title&gt;Phenobarbital treatment and major depressive disorder in children with epilepsy&lt;/title&gt;&lt;secondary-title&gt;Pediatrics&lt;/secondary-title&gt;&lt;/titles&gt;&lt;periodical&gt;&lt;full-title&gt;Pediatrics&lt;/full-title&gt;&lt;/periodical&gt;&lt;pages&gt;909-917&lt;/pages&gt;&lt;volume&gt;80&lt;/volume&gt;&lt;number&gt;6&lt;/number&gt;&lt;dates&gt;&lt;year&gt;1987&lt;/year&gt;&lt;/dates&gt;&lt;isbn&gt;0031-4005&lt;/isbn&gt;&lt;urls&gt;&lt;related-urls&gt;&lt;url&gt;http://pediatrics.aappublications.org/content/80/6/909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B22119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510244" w:rsidP="00B22119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 w:val="restart"/>
          </w:tcPr>
          <w:p w:rsidR="00510244" w:rsidRPr="001A042A" w:rsidRDefault="00510244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Opioid agonists</w:t>
            </w: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eramid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eridi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>
            <w:r w:rsidRPr="00902F85"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azoc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>
            <w:r w:rsidRPr="00902F85"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oxyphe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>
            <w:r w:rsidRPr="00902F85"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mado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5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tyl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haprod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ilerid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do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F625FD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pren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11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BC3F3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fentani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BC3F3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de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o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tropropoxyphe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dihydro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benzoyl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code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oxylat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ropanoyl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onitaze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ntany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10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do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10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morpho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rphano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ado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BC3F3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-10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BC3F3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comorph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um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codo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&lt;1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morpho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&lt;10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paver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thid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pentadol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1%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baine</w:t>
            </w:r>
          </w:p>
        </w:tc>
        <w:tc>
          <w:tcPr>
            <w:tcW w:w="1260" w:type="dxa"/>
          </w:tcPr>
          <w:p w:rsidR="00510244" w:rsidRDefault="00510244" w:rsidP="00564A0A">
            <w:r w:rsidRPr="00EA4F27">
              <w:fldChar w:fldCharType="begin"/>
            </w:r>
            <w:r>
              <w:instrText xml:space="preserve"> ADDIN EN.CITE &lt;EndNote&gt;&lt;Cite&gt;&lt;Author&gt;Scherrer&lt;/Author&gt;&lt;Year&gt;2014&lt;/Year&gt;&lt;RecNum&gt;195&lt;/RecNum&gt;&lt;DisplayText&gt;[14]&lt;/DisplayText&gt;&lt;record&gt;&lt;rec-number&gt;195&lt;/rec-number&gt;&lt;foreign-keys&gt;&lt;key app="EN" db-id="ts05xsvrizxwv0eppxexvsri2w0xfxxap20p" timestamp="1444842348"&gt;195&lt;/key&gt;&lt;/foreign-keys&gt;&lt;ref-type name="Journal Article"&gt;17&lt;/ref-type&gt;&lt;contributors&gt;&lt;authors&gt;&lt;author&gt;Scherrer, Jeffrey F&lt;/author&gt;&lt;author&gt;Svrakic, Dragan M&lt;/author&gt;&lt;author&gt;Freedland, Kenneth E&lt;/author&gt;&lt;author&gt;Chrusciel, Timothy&lt;/author&gt;&lt;author&gt;Balasubramanian, Sumitra&lt;/author&gt;&lt;author&gt;Bucholz, Kathleen K&lt;/author&gt;&lt;author&gt;Lawler, Elizabeth V&lt;/author&gt;&lt;author&gt;Lustman, Patrick J&lt;/author&gt;&lt;/authors&gt;&lt;/contributors&gt;&lt;titles&gt;&lt;title&gt;Prescription opioid analgesics increase the risk of depression&lt;/title&gt;&lt;secondary-title&gt;Journal of general internal medicine&lt;/secondary-title&gt;&lt;/titles&gt;&lt;periodical&gt;&lt;full-title&gt;Journal of General Internal Medicine&lt;/full-title&gt;&lt;/periodical&gt;&lt;pages&gt;491-499&lt;/pages&gt;&lt;volume&gt;29&lt;/volume&gt;&lt;number&gt;3&lt;/number&gt;&lt;dates&gt;&lt;year&gt;2014&lt;/year&gt;&lt;/dates&gt;&lt;isbn&gt;0884-8734&lt;/isbn&gt;&lt;urls&gt;&lt;related-urls&gt;&lt;url&gt;http://www.ncbi.nlm.nih.gov/pmc/articles/PMC3930792/pdf/11606_2013_Article_2648.pdf&lt;/url&gt;&lt;/related-urls&gt;&lt;/urls&gt;&lt;/record&gt;&lt;/Cite&gt;&lt;/EndNote&gt;</w:instrText>
            </w:r>
            <w:r w:rsidRPr="00EA4F27">
              <w:fldChar w:fldCharType="separate"/>
            </w:r>
            <w:r>
              <w:rPr>
                <w:noProof/>
              </w:rPr>
              <w:t>[14]</w:t>
            </w:r>
            <w:r w:rsidRPr="00EA4F27"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--</w:t>
            </w:r>
          </w:p>
        </w:tc>
        <w:tc>
          <w:tcPr>
            <w:tcW w:w="1170" w:type="dxa"/>
          </w:tcPr>
          <w:p w:rsidR="00510244" w:rsidRDefault="00510244" w:rsidP="00F625FD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 w:val="restart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tihypertensives</w:t>
            </w: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yldopa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Tisdale&lt;/Author&gt;&lt;Year&gt;2010&lt;/Year&gt;&lt;RecNum&gt;164&lt;/RecNum&gt;&lt;DisplayText&gt;[15]&lt;/DisplayText&gt;&lt;record&gt;&lt;rec-number&gt;164&lt;/rec-number&gt;&lt;foreign-keys&gt;&lt;key app="EN" db-id="ts05xsvrizxwv0eppxexvsri2w0xfxxap20p" timestamp="1444772150"&gt;164&lt;/key&gt;&lt;/foreign-keys&gt;&lt;ref-type name="Book"&gt;6&lt;/ref-type&gt;&lt;contributors&gt;&lt;authors&gt;&lt;author&gt;Tisdale, James E&lt;/author&gt;&lt;author&gt;Miller, Douglas A&lt;/author&gt;&lt;/authors&gt;&lt;/contributors&gt;&lt;titles&gt;&lt;title&gt;Drug-induced diseases: prevention, detection, and management&lt;/title&gt;&lt;/titles&gt;&lt;dates&gt;&lt;year&gt;2010&lt;/year&gt;&lt;/dates&gt;&lt;publisher&gt;ASHP&lt;/publisher&gt;&lt;isbn&gt;1585282057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5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>
              <w:t>Frequency undefined</w:t>
            </w:r>
          </w:p>
        </w:tc>
        <w:tc>
          <w:tcPr>
            <w:tcW w:w="1170" w:type="dxa"/>
          </w:tcPr>
          <w:p w:rsidR="00510244" w:rsidRDefault="00510244" w:rsidP="00B22119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510244" w:rsidP="003D3581">
            <w:pPr>
              <w:jc w:val="center"/>
            </w:pPr>
            <w:r>
              <w:t>No</w:t>
            </w:r>
          </w:p>
        </w:tc>
      </w:tr>
      <w:tr w:rsidR="00510244" w:rsidTr="00510244">
        <w:tc>
          <w:tcPr>
            <w:tcW w:w="1908" w:type="dxa"/>
            <w:vMerge/>
          </w:tcPr>
          <w:p w:rsidR="00510244" w:rsidRDefault="00510244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20" w:type="dxa"/>
            <w:vAlign w:val="bottom"/>
          </w:tcPr>
          <w:p w:rsidR="00510244" w:rsidRDefault="00510244" w:rsidP="00A14F8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idi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Raftos&lt;/Author&gt;&lt;Year&gt;1973&lt;/Year&gt;&lt;RecNum&gt;163&lt;/RecNum&gt;&lt;DisplayText&gt;[16]&lt;/DisplayText&gt;&lt;record&gt;&lt;rec-number&gt;163&lt;/rec-number&gt;&lt;foreign-keys&gt;&lt;key app="EN" db-id="ts05xsvrizxwv0eppxexvsri2w0xfxxap20p" timestamp="1444772012"&gt;163&lt;/key&gt;&lt;/foreign-keys&gt;&lt;ref-type name="Journal Article"&gt;17&lt;/ref-type&gt;&lt;contributors&gt;&lt;authors&gt;&lt;author&gt;Raftos, J&lt;/author&gt;&lt;author&gt;Bauer, GE&lt;/author&gt;&lt;author&gt;Lewis, RG&lt;/author&gt;&lt;author&gt;Stokes, GS&lt;/author&gt;&lt;author&gt;Mitchell, AS&lt;/author&gt;&lt;author&gt;Young, AA&lt;/author&gt;&lt;author&gt;Maclachlan, I&lt;/author&gt;&lt;/authors&gt;&lt;/contributors&gt;&lt;titles&gt;&lt;title&gt;Clonidine in the treatment of severe hypertension&lt;/title&gt;&lt;secondary-title&gt;The Medical journal of Australia&lt;/secondary-title&gt;&lt;/titles&gt;&lt;periodical&gt;&lt;full-title&gt;The Medical journal of Australia&lt;/full-title&gt;&lt;/periodical&gt;&lt;pages&gt;786-793&lt;/pages&gt;&lt;volume&gt;1&lt;/volume&gt;&lt;number&gt;16&lt;/number&gt;&lt;dates&gt;&lt;year&gt;1973&lt;/year&gt;&lt;/dates&gt;&lt;isbn&gt;0025-729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6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A14F82">
            <w:r>
              <w:t>1-4%</w:t>
            </w:r>
          </w:p>
        </w:tc>
        <w:tc>
          <w:tcPr>
            <w:tcW w:w="1170" w:type="dxa"/>
          </w:tcPr>
          <w:p w:rsidR="00510244" w:rsidRDefault="0079745E" w:rsidP="00A14F82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Pr="005B2A1B" w:rsidRDefault="0079745E" w:rsidP="003D3581">
            <w:pPr>
              <w:jc w:val="center"/>
            </w:pPr>
            <w:r>
              <w:t>No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talol</w:t>
            </w:r>
          </w:p>
        </w:tc>
        <w:tc>
          <w:tcPr>
            <w:tcW w:w="1260" w:type="dxa"/>
          </w:tcPr>
          <w:p w:rsidR="006A763E" w:rsidRDefault="006A763E" w:rsidP="00564A0A">
            <w:r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7]</w:t>
            </w:r>
            <w:r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1-4%</w:t>
            </w:r>
          </w:p>
        </w:tc>
        <w:tc>
          <w:tcPr>
            <w:tcW w:w="1170" w:type="dxa"/>
          </w:tcPr>
          <w:p w:rsidR="006A763E" w:rsidRDefault="006A763E" w:rsidP="00B22119">
            <w:pPr>
              <w:jc w:val="center"/>
            </w:pPr>
            <w:r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but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2%</w:t>
            </w:r>
          </w:p>
        </w:tc>
        <w:tc>
          <w:tcPr>
            <w:tcW w:w="1170" w:type="dxa"/>
          </w:tcPr>
          <w:p w:rsidR="006A763E" w:rsidRDefault="006A763E" w:rsidP="00B22119">
            <w:pPr>
              <w:jc w:val="center"/>
            </w:pPr>
            <w:r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en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1-10%</w:t>
            </w:r>
          </w:p>
        </w:tc>
        <w:tc>
          <w:tcPr>
            <w:tcW w:w="1170" w:type="dxa"/>
          </w:tcPr>
          <w:p w:rsidR="006A763E" w:rsidRDefault="006A763E" w:rsidP="00B22119">
            <w:pPr>
              <w:jc w:val="center"/>
            </w:pPr>
            <w:r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tax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&lt;1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isopr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&lt;1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cind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--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te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--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vedi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1-10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m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&lt;1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abeta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Frequency undefined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opr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5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ad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1-10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biv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--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but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--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ndolol</w:t>
            </w:r>
          </w:p>
        </w:tc>
        <w:tc>
          <w:tcPr>
            <w:tcW w:w="1260" w:type="dxa"/>
          </w:tcPr>
          <w:p w:rsidR="006A763E" w:rsidRDefault="006A763E" w:rsidP="00564A0A">
            <w:r w:rsidRPr="00394529"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 w:rsidRPr="00394529">
              <w:fldChar w:fldCharType="separate"/>
            </w:r>
            <w:r>
              <w:rPr>
                <w:noProof/>
              </w:rPr>
              <w:t>[17]</w:t>
            </w:r>
            <w:r w:rsidRPr="00394529"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--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ranolol</w:t>
            </w:r>
          </w:p>
        </w:tc>
        <w:tc>
          <w:tcPr>
            <w:tcW w:w="1260" w:type="dxa"/>
          </w:tcPr>
          <w:p w:rsidR="006A763E" w:rsidRDefault="006A763E" w:rsidP="00564A0A">
            <w:r>
              <w:fldChar w:fldCharType="begin"/>
            </w:r>
            <w:r>
              <w:instrText xml:space="preserve"> ADDIN EN.CITE &lt;EndNote&gt;&lt;Cite&gt;&lt;Author&gt;Griffin&lt;/Author&gt;&lt;Year&gt;1986&lt;/Year&gt;&lt;RecNum&gt;193&lt;/RecNum&gt;&lt;DisplayText&gt;[18, 19]&lt;/DisplayText&gt;&lt;record&gt;&lt;rec-number&gt;193&lt;/rec-number&gt;&lt;foreign-keys&gt;&lt;key app="EN" db-id="ts05xsvrizxwv0eppxexvsri2w0xfxxap20p" timestamp="1444842094"&gt;193&lt;/key&gt;&lt;/foreign-keys&gt;&lt;ref-type name="Journal Article"&gt;17&lt;/ref-type&gt;&lt;contributors&gt;&lt;authors&gt;&lt;author&gt;Griffin, Suzanne J&lt;/author&gt;&lt;author&gt;Friedman, Matthew J&lt;/author&gt;&lt;/authors&gt;&lt;/contributors&gt;&lt;titles&gt;&lt;title&gt;Depressive symptoms in propranolol users&lt;/title&gt;&lt;secondary-title&gt;Journal of Clinical Psychiatry&lt;/secondary-title&gt;&lt;/titles&gt;&lt;periodical&gt;&lt;full-title&gt;Journal of Clinical Psychiatry&lt;/full-title&gt;&lt;/periodical&gt;&lt;dates&gt;&lt;year&gt;1986&lt;/year&gt;&lt;/dates&gt;&lt;isbn&gt;0160-6689&lt;/isbn&gt;&lt;urls&gt;&lt;/urls&gt;&lt;/record&gt;&lt;/Cite&gt;&lt;Cite&gt;&lt;Author&gt;Waal&lt;/Author&gt;&lt;Year&gt;1967&lt;/Year&gt;&lt;RecNum&gt;194&lt;/RecNum&gt;&lt;record&gt;&lt;rec-number&gt;194&lt;/rec-number&gt;&lt;foreign-keys&gt;&lt;key app="EN" db-id="ts05xsvrizxwv0eppxexvsri2w0xfxxap20p" timestamp="1444842116"&gt;194&lt;/key&gt;&lt;/foreign-keys&gt;&lt;ref-type name="Journal Article"&gt;17&lt;/ref-type&gt;&lt;contributors&gt;&lt;authors&gt;&lt;author&gt;Waal, Hendrika J&lt;/author&gt;&lt;/authors&gt;&lt;/contributors&gt;&lt;titles&gt;&lt;title&gt;Propranolol-induced depression&lt;/title&gt;&lt;secondary-title&gt;BMJ&lt;/secondary-title&gt;&lt;/titles&gt;&lt;periodical&gt;&lt;full-title&gt;BMJ&lt;/full-title&gt;&lt;/periodical&gt;&lt;pages&gt;50-50&lt;/pages&gt;&lt;volume&gt;2&lt;/volume&gt;&lt;number&gt;5543&lt;/number&gt;&lt;dates&gt;&lt;year&gt;1967&lt;/year&gt;&lt;/dates&gt;&lt;isbn&gt;0007-1447&lt;/isbn&gt;&lt;urls&gt;&lt;related-urls&gt;&lt;url&gt;http://www.ncbi.nlm.nih.gov/pmc/articles/PMC1841098/pdf/brmedj02129-0074a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8, 19]</w:t>
            </w:r>
            <w:r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&lt;1%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6A763E" w:rsidTr="00510244">
        <w:tc>
          <w:tcPr>
            <w:tcW w:w="1908" w:type="dxa"/>
            <w:vMerge/>
          </w:tcPr>
          <w:p w:rsidR="006A763E" w:rsidRDefault="006A763E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6A763E" w:rsidRDefault="006A763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molol</w:t>
            </w:r>
          </w:p>
        </w:tc>
        <w:tc>
          <w:tcPr>
            <w:tcW w:w="1260" w:type="dxa"/>
          </w:tcPr>
          <w:p w:rsidR="006A763E" w:rsidRDefault="006A763E" w:rsidP="00564A0A">
            <w:r>
              <w:fldChar w:fldCharType="begin"/>
            </w:r>
            <w:r>
              <w:instrText xml:space="preserve"> ADDIN EN.CITE &lt;EndNote&gt;&lt;Cite&gt;&lt;Author&gt;Avorn&lt;/Author&gt;&lt;Year&gt;1986&lt;/Year&gt;&lt;RecNum&gt;215&lt;/RecNum&gt;&lt;DisplayText&gt;[17]&lt;/DisplayText&gt;&lt;record&gt;&lt;rec-number&gt;215&lt;/rec-number&gt;&lt;foreign-keys&gt;&lt;key app="EN" db-id="ts05xsvrizxwv0eppxexvsri2w0xfxxap20p" timestamp="1446740075"&gt;215&lt;/key&gt;&lt;key app="ENWeb" db-id=""&gt;0&lt;/key&gt;&lt;/foreign-keys&gt;&lt;ref-type name="Journal Article"&gt;17&lt;/ref-type&gt;&lt;contributors&gt;&lt;authors&gt;&lt;author&gt;Avorn, Jerry&lt;/author&gt;&lt;/authors&gt;&lt;/contributors&gt;&lt;titles&gt;&lt;title&gt;Increased Antidepressant Use in Patients Prescribed β-Blockers&lt;/title&gt;&lt;secondary-title&gt;JAMA: The Journal of the American Medical Association&lt;/secondary-title&gt;&lt;/titles&gt;&lt;periodical&gt;&lt;full-title&gt;JAMA: The Journal of the American Medical Association&lt;/full-title&gt;&lt;/periodical&gt;&lt;pages&gt;357&lt;/pages&gt;&lt;volume&gt;255&lt;/volume&gt;&lt;number&gt;3&lt;/number&gt;&lt;dates&gt;&lt;year&gt;1986&lt;/year&gt;&lt;/dates&gt;&lt;isbn&gt;0098-7484&lt;/isbn&gt;&lt;urls&gt;&lt;/urls&gt;&lt;electronic-resource-num&gt;10.1001/jama.1986.0337003007703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7]</w:t>
            </w:r>
            <w:r>
              <w:fldChar w:fldCharType="end"/>
            </w:r>
          </w:p>
        </w:tc>
        <w:tc>
          <w:tcPr>
            <w:tcW w:w="2340" w:type="dxa"/>
          </w:tcPr>
          <w:p w:rsidR="006A763E" w:rsidRDefault="006A763E" w:rsidP="00823466">
            <w:r>
              <w:t>Frequency undefined</w:t>
            </w:r>
          </w:p>
        </w:tc>
        <w:tc>
          <w:tcPr>
            <w:tcW w:w="1170" w:type="dxa"/>
          </w:tcPr>
          <w:p w:rsidR="006A763E" w:rsidRDefault="006A763E" w:rsidP="0079745E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6A763E" w:rsidRDefault="006A763E" w:rsidP="006A763E">
            <w:pPr>
              <w:jc w:val="center"/>
            </w:pPr>
            <w:r w:rsidRPr="009678E2">
              <w:t>n/a</w:t>
            </w:r>
          </w:p>
        </w:tc>
      </w:tr>
      <w:tr w:rsidR="00510244" w:rsidTr="00510244">
        <w:trPr>
          <w:trHeight w:val="70"/>
        </w:trPr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</w:tcPr>
          <w:p w:rsidR="00510244" w:rsidRDefault="00510244">
            <w:pPr>
              <w:rPr>
                <w:rFonts w:ascii="Calibri" w:hAnsi="Calibri"/>
              </w:rPr>
            </w:pPr>
            <w:r w:rsidRPr="003A124E">
              <w:t>Reserpi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/>
            </w:r>
            <w:r>
              <w:instrText xml:space="preserve"> ADDIN EN.CITE &lt;EndNote&gt;&lt;Cite&gt;&lt;Author&gt;Goodwin&lt;/Author&gt;&lt;Year&gt;1972&lt;/Year&gt;&lt;RecNum&gt;182&lt;/RecNum&gt;&lt;DisplayText&gt;[20]&lt;/DisplayText&gt;&lt;record&gt;&lt;rec-number&gt;182&lt;/rec-number&gt;&lt;foreign-keys&gt;&lt;key app="EN" db-id="ts05xsvrizxwv0eppxexvsri2w0xfxxap20p" timestamp="1444839599"&gt;182&lt;/key&gt;&lt;/foreign-keys&gt;&lt;ref-type name="Journal Article"&gt;17&lt;/ref-type&gt;&lt;contributors&gt;&lt;authors&gt;&lt;author&gt;Goodwin, FK&lt;/author&gt;&lt;author&gt;Ebert, MH&lt;/author&gt;&lt;author&gt;Bunney, WE&lt;/author&gt;&lt;/authors&gt;&lt;/contributors&gt;&lt;titles&gt;&lt;title&gt;Mental effects of reserpine in man: a review&lt;/title&gt;&lt;secondary-title&gt;Psychiatric complications of medical drugs&lt;/secondary-title&gt;&lt;/titles&gt;&lt;periodical&gt;&lt;full-title&gt;Psychiatric complications of medical drugs&lt;/full-title&gt;&lt;/periodical&gt;&lt;pages&gt;73-101&lt;/pages&gt;&lt;dates&gt;&lt;year&gt;1972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0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823466">
            <w:r w:rsidRPr="00D80024">
              <w:t>Frequency undefined</w:t>
            </w:r>
          </w:p>
        </w:tc>
        <w:tc>
          <w:tcPr>
            <w:tcW w:w="1170" w:type="dxa"/>
          </w:tcPr>
          <w:p w:rsidR="00510244" w:rsidRDefault="0079745E" w:rsidP="0079745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510244" w:rsidRDefault="006A763E" w:rsidP="006A763E">
            <w:pPr>
              <w:jc w:val="center"/>
            </w:pPr>
            <w:r>
              <w:t>No</w:t>
            </w:r>
          </w:p>
        </w:tc>
      </w:tr>
      <w:tr w:rsidR="00510244" w:rsidTr="006A763E">
        <w:trPr>
          <w:trHeight w:val="70"/>
        </w:trPr>
        <w:tc>
          <w:tcPr>
            <w:tcW w:w="1908" w:type="dxa"/>
            <w:vMerge w:val="restart"/>
          </w:tcPr>
          <w:p w:rsidR="00510244" w:rsidRDefault="00510244" w:rsidP="00A14F8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ormone Replacement</w:t>
            </w:r>
          </w:p>
        </w:tc>
        <w:tc>
          <w:tcPr>
            <w:tcW w:w="2520" w:type="dxa"/>
            <w:vAlign w:val="bottom"/>
          </w:tcPr>
          <w:p w:rsidR="00510244" w:rsidRPr="001A042A" w:rsidRDefault="00510244" w:rsidP="00517F7E">
            <w:pPr>
              <w:rPr>
                <w:highlight w:val="yellow"/>
              </w:rPr>
            </w:pPr>
            <w:r>
              <w:rPr>
                <w:rFonts w:ascii="Calibri" w:hAnsi="Calibri"/>
              </w:rPr>
              <w:t>Beclomethason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517F7E">
            <w:r>
              <w:t>--</w:t>
            </w:r>
          </w:p>
        </w:tc>
        <w:tc>
          <w:tcPr>
            <w:tcW w:w="1170" w:type="dxa"/>
          </w:tcPr>
          <w:p w:rsidR="00510244" w:rsidRDefault="00D56CEB" w:rsidP="00517F7E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510244" w:rsidRDefault="006A763E" w:rsidP="006A763E">
            <w:pPr>
              <w:jc w:val="center"/>
            </w:pPr>
            <w:r>
              <w:t>No</w:t>
            </w:r>
          </w:p>
        </w:tc>
      </w:tr>
      <w:tr w:rsidR="00510244" w:rsidTr="00510244">
        <w:trPr>
          <w:trHeight w:val="70"/>
        </w:trPr>
        <w:tc>
          <w:tcPr>
            <w:tcW w:w="1908" w:type="dxa"/>
            <w:vMerge/>
          </w:tcPr>
          <w:p w:rsidR="00510244" w:rsidRDefault="00510244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510244" w:rsidRDefault="0051024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desonide</w:t>
            </w:r>
          </w:p>
        </w:tc>
        <w:tc>
          <w:tcPr>
            <w:tcW w:w="1260" w:type="dxa"/>
          </w:tcPr>
          <w:p w:rsidR="00510244" w:rsidRDefault="00510244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510244" w:rsidRDefault="00510244" w:rsidP="00B22119">
            <w:r>
              <w:t>--</w:t>
            </w:r>
          </w:p>
        </w:tc>
        <w:tc>
          <w:tcPr>
            <w:tcW w:w="1170" w:type="dxa"/>
          </w:tcPr>
          <w:p w:rsidR="00510244" w:rsidRDefault="006A763E" w:rsidP="006A763E">
            <w:pPr>
              <w:jc w:val="center"/>
            </w:pPr>
            <w:r w:rsidRPr="006A763E">
              <w:t>Yes</w:t>
            </w:r>
          </w:p>
        </w:tc>
        <w:tc>
          <w:tcPr>
            <w:tcW w:w="1350" w:type="dxa"/>
          </w:tcPr>
          <w:p w:rsidR="00510244" w:rsidRDefault="006A763E" w:rsidP="006A763E">
            <w:pPr>
              <w:jc w:val="center"/>
            </w:pPr>
            <w:r w:rsidRPr="006A763E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se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8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clesonide</w:t>
            </w:r>
          </w:p>
        </w:tc>
        <w:tc>
          <w:tcPr>
            <w:tcW w:w="1260" w:type="dxa"/>
          </w:tcPr>
          <w:p w:rsidR="00FD0A01" w:rsidRDefault="00FD0A01" w:rsidP="00564A0A">
            <w:r w:rsidRPr="00B26098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B26098">
              <w:fldChar w:fldCharType="separate"/>
            </w:r>
            <w:r>
              <w:rPr>
                <w:noProof/>
              </w:rPr>
              <w:t>[21-23]</w:t>
            </w:r>
            <w:r w:rsidRPr="00B26098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6A763E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1A20A9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rtisone</w:t>
            </w:r>
          </w:p>
        </w:tc>
        <w:tc>
          <w:tcPr>
            <w:tcW w:w="1260" w:type="dxa"/>
          </w:tcPr>
          <w:p w:rsidR="00FD0A01" w:rsidRDefault="00FD0A01" w:rsidP="00564A0A">
            <w:r w:rsidRPr="00B26098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B26098">
              <w:fldChar w:fldCharType="separate"/>
            </w:r>
            <w:r>
              <w:rPr>
                <w:noProof/>
              </w:rPr>
              <w:t>[21-23]</w:t>
            </w:r>
            <w:r w:rsidRPr="00B26098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1A20A9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lo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ogestrel/Ethinyl Estradiol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amethas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6A763E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enogest/Estradiol Valerat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rospirenone/Ethinyl Estradiol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rospirenone/Ethinyl Estradiol/Levomefolat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nodioldiacetate/Ethinyl Estradiol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drocortisone</w:t>
            </w:r>
          </w:p>
        </w:tc>
        <w:tc>
          <w:tcPr>
            <w:tcW w:w="1260" w:type="dxa"/>
          </w:tcPr>
          <w:p w:rsidR="00FD0A01" w:rsidRDefault="00FD0A01" w:rsidP="00564A0A">
            <w:r w:rsidRPr="008E487A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E487A">
              <w:fldChar w:fldCharType="separate"/>
            </w:r>
            <w:r>
              <w:rPr>
                <w:noProof/>
              </w:rPr>
              <w:t>[21-23]</w:t>
            </w:r>
            <w:r w:rsidRPr="008E487A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29655A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nisolide</w:t>
            </w:r>
          </w:p>
        </w:tc>
        <w:tc>
          <w:tcPr>
            <w:tcW w:w="1260" w:type="dxa"/>
          </w:tcPr>
          <w:p w:rsidR="00FD0A01" w:rsidRDefault="00FD0A01" w:rsidP="00564A0A">
            <w:r w:rsidRPr="008E487A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E487A">
              <w:fldChar w:fldCharType="separate"/>
            </w:r>
            <w:r>
              <w:rPr>
                <w:noProof/>
              </w:rPr>
              <w:t>[21-23]</w:t>
            </w:r>
            <w:r w:rsidRPr="008E487A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6A763E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29655A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ticasone</w:t>
            </w:r>
          </w:p>
        </w:tc>
        <w:tc>
          <w:tcPr>
            <w:tcW w:w="1260" w:type="dxa"/>
          </w:tcPr>
          <w:p w:rsidR="00FD0A01" w:rsidRDefault="00FD0A01" w:rsidP="00564A0A">
            <w:r w:rsidRPr="008E487A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E487A">
              <w:fldChar w:fldCharType="separate"/>
            </w:r>
            <w:r>
              <w:rPr>
                <w:noProof/>
              </w:rPr>
              <w:t>[21-23]</w:t>
            </w:r>
            <w:r w:rsidRPr="008E487A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&lt;1%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29655A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ose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10-54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ist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&lt;2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rtis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 w:rsidRPr="005B2A1B"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upro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≤31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norgestrel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Levonorgestrel/Ethinyl Estradiol 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stranol/Norethindr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ylprednisolone</w:t>
            </w:r>
          </w:p>
        </w:tc>
        <w:tc>
          <w:tcPr>
            <w:tcW w:w="1260" w:type="dxa"/>
          </w:tcPr>
          <w:p w:rsidR="00FD0A01" w:rsidRDefault="00FD0A01" w:rsidP="00564A0A">
            <w:r w:rsidRPr="00DD07B0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D07B0">
              <w:fldChar w:fldCharType="separate"/>
            </w:r>
            <w:r>
              <w:rPr>
                <w:noProof/>
              </w:rPr>
              <w:t>[21-23]</w:t>
            </w:r>
            <w:r w:rsidRPr="00DD07B0">
              <w:fldChar w:fldCharType="end"/>
            </w:r>
          </w:p>
        </w:tc>
        <w:tc>
          <w:tcPr>
            <w:tcW w:w="2340" w:type="dxa"/>
          </w:tcPr>
          <w:p w:rsidR="00FD0A01" w:rsidRDefault="00FD0A01" w:rsidP="005708CA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D123A1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metasone</w:t>
            </w:r>
          </w:p>
        </w:tc>
        <w:tc>
          <w:tcPr>
            <w:tcW w:w="1260" w:type="dxa"/>
          </w:tcPr>
          <w:p w:rsidR="00FD0A01" w:rsidRDefault="00FD0A01" w:rsidP="00564A0A">
            <w:r w:rsidRPr="00DD07B0"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D07B0">
              <w:fldChar w:fldCharType="separate"/>
            </w:r>
            <w:r>
              <w:rPr>
                <w:noProof/>
              </w:rPr>
              <w:t>[21-23]</w:t>
            </w:r>
            <w:r w:rsidRPr="00DD07B0"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10%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D123A1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afa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3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ethindr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Norethindrone/Ethinyl Estradiol 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4-6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ethindrone/Ethinyl Estradiol/F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2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Norgestimate/Ethinyl Estradiol 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Norgestrel/Ethinyl Estradiol 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gestrel/Ethinyl Estradiol/F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dnisol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AB0555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dnis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LCAyOF08L0Rpc3BsYXlUZXh0Pjxy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LCAyOF08L0Rpc3BsYXlUZXh0Pjxy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, 28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AB0555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ionat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 w:rsidRPr="00AB0555"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  <w:color w:val="000000"/>
              </w:rPr>
              <w:t>Tamoxife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Shariff&lt;/Author&gt;&lt;Year&gt;1995&lt;/Year&gt;&lt;RecNum&gt;204&lt;/RecNum&gt;&lt;DisplayText&gt;[29, 30]&lt;/DisplayText&gt;&lt;record&gt;&lt;rec-number&gt;204&lt;/rec-number&gt;&lt;foreign-keys&gt;&lt;key app="EN" db-id="ts05xsvrizxwv0eppxexvsri2w0xfxxap20p" timestamp="1444847338"&gt;204&lt;/key&gt;&lt;/foreign-keys&gt;&lt;ref-type name="Journal Article"&gt;17&lt;/ref-type&gt;&lt;contributors&gt;&lt;authors&gt;&lt;author&gt;Shariff, S&lt;/author&gt;&lt;author&gt;Cumming, CE&lt;/author&gt;&lt;author&gt;Lees, A&lt;/author&gt;&lt;author&gt;Handman, M&lt;/author&gt;&lt;author&gt;Cumming, DC&lt;/author&gt;&lt;/authors&gt;&lt;/contributors&gt;&lt;titles&gt;&lt;title&gt;Mood disorder in women with early breast cancer taking tamoxifen, an estradiol receptor antagonist&lt;/title&gt;&lt;secondary-title&gt;Annals of the New York Academy of Sciences&lt;/secondary-title&gt;&lt;/titles&gt;&lt;periodical&gt;&lt;full-title&gt;Annals of the New York Academy of Sciences&lt;/full-title&gt;&lt;/periodical&gt;&lt;pages&gt;365-368&lt;/pages&gt;&lt;volume&gt;761&lt;/volume&gt;&lt;number&gt;1&lt;/number&gt;&lt;dates&gt;&lt;year&gt;1995&lt;/year&gt;&lt;/dates&gt;&lt;isbn&gt;1749-6632&lt;/isbn&gt;&lt;urls&gt;&lt;/urls&gt;&lt;/record&gt;&lt;/Cite&gt;&lt;Cite&gt;&lt;Author&gt;Day&lt;/Author&gt;&lt;Year&gt;2001&lt;/Year&gt;&lt;RecNum&gt;205&lt;/RecNum&gt;&lt;record&gt;&lt;rec-number&gt;205&lt;/rec-number&gt;&lt;foreign-keys&gt;&lt;key app="EN" db-id="ts05xsvrizxwv0eppxexvsri2w0xfxxap20p" timestamp="1444847357"&gt;205&lt;/key&gt;&lt;/foreign-keys&gt;&lt;ref-type name="Journal Article"&gt;17&lt;/ref-type&gt;&lt;contributors&gt;&lt;authors&gt;&lt;author&gt;Day, Richard&lt;/author&gt;&lt;author&gt;Ganz, Patricia A&lt;/author&gt;&lt;author&gt;Costantino, Joseph P&lt;/author&gt;&lt;/authors&gt;&lt;/contributors&gt;&lt;titles&gt;&lt;title&gt;Tamoxifen and depression: more evidence from the National Surgical Adjuvant Breast and Bowel Project&amp;apos;s breast cancer prevention (P-1) randomized study&lt;/title&gt;&lt;secondary-title&gt;Journal of the National Cancer Institute&lt;/secondary-title&gt;&lt;/titles&gt;&lt;periodical&gt;&lt;full-title&gt;Journal of the National Cancer Institute&lt;/full-title&gt;&lt;/periodical&gt;&lt;pages&gt;1615-1623&lt;/pages&gt;&lt;volume&gt;93&lt;/volume&gt;&lt;number&gt;21&lt;/number&gt;&lt;dates&gt;&lt;year&gt;2001&lt;/year&gt;&lt;/dates&gt;&lt;isbn&gt;0027-8874&lt;/isbn&gt;&lt;urls&gt;&lt;related-urls&gt;&lt;url&gt;http://jnci.oxfordjournals.org/content/93/21/1615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9, 30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2-18%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</w:rPr>
              <w:t>Triamcinolone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E5OTg8L1llYXI+PFJl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-23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6A763E">
            <w:pPr>
              <w:jc w:val="center"/>
            </w:pPr>
            <w:r>
              <w:t>Yes</w:t>
            </w:r>
          </w:p>
        </w:tc>
        <w:tc>
          <w:tcPr>
            <w:tcW w:w="1350" w:type="dxa"/>
          </w:tcPr>
          <w:p w:rsidR="00FD0A01" w:rsidRDefault="00FD0A01" w:rsidP="006A763E">
            <w:pPr>
              <w:jc w:val="center"/>
            </w:pPr>
            <w:r>
              <w:t>No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torelin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Warnock&lt;/Author&gt;&lt;Year&gt;1997&lt;/Year&gt;&lt;RecNum&gt;200&lt;/RecNum&gt;&lt;DisplayText&gt;[24, 25]&lt;/DisplayText&gt;&lt;record&gt;&lt;rec-number&gt;200&lt;/rec-number&gt;&lt;foreign-keys&gt;&lt;key app="EN" db-id="ts05xsvrizxwv0eppxexvsri2w0xfxxap20p" timestamp="1444846459"&gt;200&lt;/key&gt;&lt;/foreign-keys&gt;&lt;ref-type name="Journal Article"&gt;17&lt;/ref-type&gt;&lt;contributors&gt;&lt;authors&gt;&lt;author&gt;Warnock, Julia K&lt;/author&gt;&lt;author&gt;Bundren, J Clark&lt;/author&gt;&lt;/authors&gt;&lt;/contributors&gt;&lt;titles&gt;&lt;title&gt;Anxiety and mood disorders associated with gonadotropin-releasing hormone agonist therapy&lt;/title&gt;&lt;secondary-title&gt;Psychopharmacology bulletin&lt;/secondary-title&gt;&lt;/titles&gt;&lt;periodical&gt;&lt;full-title&gt;Psychopharmacology bulletin&lt;/full-title&gt;&lt;/periodical&gt;&lt;pages&gt;311&lt;/pages&gt;&lt;volume&gt;33&lt;/volume&gt;&lt;number&gt;2&lt;/number&gt;&lt;dates&gt;&lt;year&gt;1997&lt;/year&gt;&lt;/dates&gt;&lt;isbn&gt;0048-5764&lt;/isbn&gt;&lt;urls&gt;&lt;/urls&gt;&lt;/record&gt;&lt;/Cite&gt;&lt;Cite&gt;&lt;Author&gt;Toren&lt;/Author&gt;&lt;Year&gt;1996&lt;/Year&gt;&lt;RecNum&gt;201&lt;/RecNum&gt;&lt;record&gt;&lt;rec-number&gt;201&lt;/rec-number&gt;&lt;foreign-keys&gt;&lt;key app="EN" db-id="ts05xsvrizxwv0eppxexvsri2w0xfxxap20p" timestamp="1444846487"&gt;201&lt;/key&gt;&lt;/foreign-keys&gt;&lt;ref-type name="Journal Article"&gt;17&lt;/ref-type&gt;&lt;contributors&gt;&lt;authors&gt;&lt;author&gt;Toren, Paz&lt;/author&gt;&lt;author&gt;Dor, Jehoshua&lt;/author&gt;&lt;author&gt;Mester, Roberto&lt;/author&gt;&lt;author&gt;Mozes, Tamar&lt;/author&gt;&lt;author&gt;Blumensohn, Rachel&lt;/author&gt;&lt;author&gt;Rehavi, Moshe&lt;/author&gt;&lt;author&gt;Weizman, Abraham&lt;/author&gt;&lt;/authors&gt;&lt;/contributors&gt;&lt;titles&gt;&lt;title&gt;Depression in women treated with a gonadotropinreleasing hormone agonist&lt;/title&gt;&lt;secondary-title&gt;Biological psychiatry&lt;/secondary-title&gt;&lt;/titles&gt;&lt;periodical&gt;&lt;full-title&gt;Biological psychiatry&lt;/full-title&gt;&lt;/periodical&gt;&lt;pages&gt;378-382&lt;/pages&gt;&lt;volume&gt;39&lt;/volume&gt;&lt;number&gt;5&lt;/number&gt;&lt;dates&gt;&lt;year&gt;1996&lt;/year&gt;&lt;/dates&gt;&lt;isbn&gt;0006-322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, 25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Frequency undefined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FD0A01" w:rsidTr="00510244">
        <w:trPr>
          <w:trHeight w:val="70"/>
        </w:trPr>
        <w:tc>
          <w:tcPr>
            <w:tcW w:w="1908" w:type="dxa"/>
            <w:vMerge/>
          </w:tcPr>
          <w:p w:rsidR="00FD0A01" w:rsidRDefault="00FD0A01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FD0A01" w:rsidRDefault="00FD0A01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Ulipristal</w:t>
            </w:r>
          </w:p>
        </w:tc>
        <w:tc>
          <w:tcPr>
            <w:tcW w:w="1260" w:type="dxa"/>
          </w:tcPr>
          <w:p w:rsidR="00FD0A01" w:rsidRDefault="00FD0A01" w:rsidP="00564A0A">
            <w:r>
              <w:fldChar w:fldCharType="begin"/>
            </w:r>
            <w:r>
              <w:instrText xml:space="preserve"> ADDIN EN.CITE &lt;EndNote&gt;&lt;Cite&gt;&lt;Author&gt;Oinonen&lt;/Author&gt;&lt;Year&gt;2002&lt;/Year&gt;&lt;RecNum&gt;202&lt;/RecNum&gt;&lt;DisplayText&gt;[26, 27]&lt;/DisplayText&gt;&lt;record&gt;&lt;rec-number&gt;202&lt;/rec-number&gt;&lt;foreign-keys&gt;&lt;key app="EN" db-id="ts05xsvrizxwv0eppxexvsri2w0xfxxap20p" timestamp="1444847019"&gt;202&lt;/key&gt;&lt;/foreign-keys&gt;&lt;ref-type name="Journal Article"&gt;17&lt;/ref-type&gt;&lt;contributors&gt;&lt;authors&gt;&lt;author&gt;Oinonen, Kirsten A&lt;/author&gt;&lt;author&gt;Mazmanian, Dwight&lt;/author&gt;&lt;/authors&gt;&lt;/contributors&gt;&lt;titles&gt;&lt;title&gt;To what extent do oral contraceptives influence mood and affect?&lt;/title&gt;&lt;secondary-title&gt;Journal of affective disorders&lt;/secondary-title&gt;&lt;/titles&gt;&lt;periodical&gt;&lt;full-title&gt;Journal of affective disorders&lt;/full-title&gt;&lt;/periodical&gt;&lt;pages&gt;229-240&lt;/pages&gt;&lt;volume&gt;70&lt;/volume&gt;&lt;number&gt;3&lt;/number&gt;&lt;dates&gt;&lt;year&gt;2002&lt;/year&gt;&lt;/dates&gt;&lt;isbn&gt;0165-0327&lt;/isbn&gt;&lt;urls&gt;&lt;related-urls&gt;&lt;url&gt;http://ac.els-cdn.com/S0165032701003561/1-s2.0-S0165032701003561-main.pdf?_tid=b2ec7596-72a0-11e5-97f5-00000aacb362&amp;amp;acdnat=1444847202_8f555a7613f2e9cfe13ebfa8729aa349&lt;/url&gt;&lt;/related-urls&gt;&lt;/urls&gt;&lt;/record&gt;&lt;/Cite&gt;&lt;Cite&gt;&lt;Author&gt;Parry&lt;/Author&gt;&lt;Year&gt;1979&lt;/Year&gt;&lt;RecNum&gt;203&lt;/RecNum&gt;&lt;record&gt;&lt;rec-number&gt;203&lt;/rec-number&gt;&lt;foreign-keys&gt;&lt;key app="EN" db-id="ts05xsvrizxwv0eppxexvsri2w0xfxxap20p" timestamp="1444847035"&gt;203&lt;/key&gt;&lt;/foreign-keys&gt;&lt;ref-type name="Journal Article"&gt;17&lt;/ref-type&gt;&lt;contributors&gt;&lt;authors&gt;&lt;author&gt;Parry, Barbara L&lt;/author&gt;&lt;author&gt;Rush, A John&lt;/author&gt;&lt;/authors&gt;&lt;/contributors&gt;&lt;titles&gt;&lt;title&gt;Oral contraceptives and depressive symptomatology: Biologic mechanisms&lt;/title&gt;&lt;secondary-title&gt;Comprehensive psychiatry&lt;/secondary-title&gt;&lt;/titles&gt;&lt;periodical&gt;&lt;full-title&gt;Comprehensive psychiatry&lt;/full-title&gt;&lt;/periodical&gt;&lt;pages&gt;347-358&lt;/pages&gt;&lt;volume&gt;20&lt;/volume&gt;&lt;number&gt;4&lt;/number&gt;&lt;dates&gt;&lt;year&gt;1979&lt;/year&gt;&lt;/dates&gt;&lt;isbn&gt;0010-440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, 27]</w:t>
            </w:r>
            <w:r>
              <w:fldChar w:fldCharType="end"/>
            </w:r>
          </w:p>
        </w:tc>
        <w:tc>
          <w:tcPr>
            <w:tcW w:w="2340" w:type="dxa"/>
          </w:tcPr>
          <w:p w:rsidR="00FD0A01" w:rsidRDefault="00FD0A01" w:rsidP="00B22119">
            <w:r>
              <w:t>--</w:t>
            </w:r>
          </w:p>
        </w:tc>
        <w:tc>
          <w:tcPr>
            <w:tcW w:w="1170" w:type="dxa"/>
          </w:tcPr>
          <w:p w:rsidR="00FD0A01" w:rsidRDefault="00FD0A01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FD0A01" w:rsidRDefault="00FD0A01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 w:val="restart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thers</w:t>
            </w: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vi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 w:rsidP="00A14F8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mo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A14F82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ni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  <w:color w:val="000000"/>
              </w:rPr>
              <w:t>Efavirenz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Journot&lt;/Author&gt;&lt;Year&gt;2006&lt;/Year&gt;&lt;RecNum&gt;162&lt;/RecNum&gt;&lt;DisplayText&gt;[32]&lt;/DisplayText&gt;&lt;record&gt;&lt;rec-number&gt;162&lt;/rec-number&gt;&lt;foreign-keys&gt;&lt;key app="EN" db-id="ts05xsvrizxwv0eppxexvsri2w0xfxxap20p" timestamp="1444771954"&gt;162&lt;/key&gt;&lt;/foreign-keys&gt;&lt;ref-type name="Journal Article"&gt;17&lt;/ref-type&gt;&lt;contributors&gt;&lt;authors&gt;&lt;author&gt;Journot, Valérie&lt;/author&gt;&lt;author&gt;Chêne, Geneviève&lt;/author&gt;&lt;author&gt;De Castro, Nathalie&lt;/author&gt;&lt;author&gt;Rancinan, Corinne&lt;/author&gt;&lt;author&gt;Cassuto, Jill-Patrice&lt;/author&gt;&lt;author&gt;Allard, Christian&lt;/author&gt;&lt;author&gt;Vildé, Jean-Louis&lt;/author&gt;&lt;author&gt;Sobel, Alain&lt;/author&gt;&lt;author&gt;Garré, Michel&lt;/author&gt;&lt;author&gt;Molina, Jean-Michel&lt;/author&gt;&lt;/authors&gt;&lt;/contributors&gt;&lt;titles&gt;&lt;title&gt;Use of efavirenz is not associated with a higher risk of depressive disorders: a substudy of the randomized clinical trial ALIZE-ANRS 099&lt;/title&gt;&lt;secondary-title&gt;Clinical infectious diseases&lt;/secondary-title&gt;&lt;/titles&gt;&lt;periodical&gt;&lt;full-title&gt;Clinical infectious diseases&lt;/full-title&gt;&lt;/periodical&gt;&lt;pages&gt;1790-1799&lt;/pages&gt;&lt;volume&gt;42&lt;/volume&gt;&lt;number&gt;12&lt;/number&gt;&lt;dates&gt;&lt;year&gt;2006&lt;/year&gt;&lt;/dates&gt;&lt;isbn&gt;1058-4838&lt;/isbn&gt;&lt;urls&gt;&lt;related-urls&gt;&lt;url&gt;http://cid.oxfordjournals.org/content/42/12/1790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2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≤19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</w:rPr>
              <w:t>Ele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&lt;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rova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&lt;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  <w:color w:val="000000"/>
              </w:rPr>
              <w:t>Interferon - α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>
                <w:fldData xml:space="preserve">PEVuZE5vdGU+PENpdGU+PEF1dGhvcj5NYWVzPC9BdXRob3I+PFllYXI+MjAwMTwvWWVhcj48UmVj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VzPC9BdXRob3I+PFllYXI+MjAwMTwvWWVhcj48UmVj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3-38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&gt;10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terferon - β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>
                <w:fldData xml:space="preserve">PEVuZE5vdGU+PENpdGU+PEF1dGhvcj5QYXR0ZW48L0F1dGhvcj48WWVhcj4yMDAyPC9ZZWFyPjxS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R0ZW48L0F1dGhvcj48WWVhcj4yMDAyPC9ZZWFyPjxS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9-4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&lt;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sotretinoi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>
                <w:fldData xml:space="preserve">PEVuZE5vdGU+PENpdGU+PEF1dGhvcj5IZXR6ZW48L0F1dGhvcj48WWVhcj4xOTgzPC9ZZWFyPjxS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XR6ZW48L0F1dGhvcj48WWVhcj4xOTgzPC9ZZWFyPjxS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2-48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Frequency undefined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</w:rPr>
              <w:t>Nara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&lt;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iza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uma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</w:rPr>
            </w:pPr>
            <w:r>
              <w:rPr>
                <w:rFonts w:ascii="Calibri" w:hAnsi="Calibri"/>
                <w:color w:val="000000"/>
              </w:rPr>
              <w:t>Varenicline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Ahmed&lt;/Author&gt;&lt;Year&gt;2013&lt;/Year&gt;&lt;RecNum&gt;174&lt;/RecNum&gt;&lt;DisplayText&gt;[49]&lt;/DisplayText&gt;&lt;record&gt;&lt;rec-number&gt;174&lt;/rec-number&gt;&lt;foreign-keys&gt;&lt;key app="EN" db-id="ts05xsvrizxwv0eppxexvsri2w0xfxxap20p" timestamp="1444838979"&gt;174&lt;/key&gt;&lt;/foreign-keys&gt;&lt;ref-type name="Journal Article"&gt;17&lt;/ref-type&gt;&lt;contributors&gt;&lt;authors&gt;&lt;author&gt;Ahmed, Amir IA&lt;/author&gt;&lt;author&gt;Ali, Abdullah NA&lt;/author&gt;&lt;author&gt;Kramers, Cees&lt;/author&gt;&lt;author&gt;Härmark, Linda VD&lt;/author&gt;&lt;author&gt;Burger, David M&lt;/author&gt;&lt;author&gt;Verhoeven, Willem MA&lt;/author&gt;&lt;/authors&gt;&lt;/contributors&gt;&lt;titles&gt;&lt;title&gt;Neuropsychiatric adverse events of varenicline: a systematic review of published reports&lt;/title&gt;&lt;secondary-title&gt;Journal of clinical psychopharmacology&lt;/secondary-title&gt;&lt;/titles&gt;&lt;periodical&gt;&lt;full-title&gt;Journal of Clinical Psychopharmacology&lt;/full-title&gt;&lt;/periodical&gt;&lt;pages&gt;55-62&lt;/pages&gt;&lt;volume&gt;33&lt;/volume&gt;&lt;number&gt;1&lt;/number&gt;&lt;dates&gt;&lt;year&gt;2013&lt;/year&gt;&lt;/dates&gt;&lt;isbn&gt;0271-0749&lt;/isbn&gt;&lt;urls&gt;&lt;related-urls&gt;&lt;url&gt;http://graphics.tx.ovid.com/ovftpdfs/FPDDNCOBPADLNH00/fs047/ovft/live/gv024/00004714/00004714-201302000-00010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9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4-1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  <w:tr w:rsidR="003B38D8" w:rsidTr="00510244">
        <w:tc>
          <w:tcPr>
            <w:tcW w:w="1908" w:type="dxa"/>
            <w:vMerge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</w:p>
        </w:tc>
        <w:tc>
          <w:tcPr>
            <w:tcW w:w="2520" w:type="dxa"/>
            <w:vAlign w:val="bottom"/>
          </w:tcPr>
          <w:p w:rsidR="003B38D8" w:rsidRDefault="003B38D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</w:rPr>
              <w:t>Zolmitriptan</w:t>
            </w:r>
          </w:p>
        </w:tc>
        <w:tc>
          <w:tcPr>
            <w:tcW w:w="1260" w:type="dxa"/>
          </w:tcPr>
          <w:p w:rsidR="003B38D8" w:rsidRDefault="003B38D8" w:rsidP="00564A0A">
            <w:r>
              <w:fldChar w:fldCharType="begin"/>
            </w:r>
            <w:r>
              <w:instrText xml:space="preserve"> ADDIN EN.CITE &lt;EndNote&gt;&lt;Cite&gt;&lt;Author&gt;Millson&lt;/Author&gt;&lt;Year&gt;2000&lt;/Year&gt;&lt;RecNum&gt;167&lt;/RecNum&gt;&lt;DisplayText&gt;[31]&lt;/DisplayText&gt;&lt;record&gt;&lt;rec-number&gt;167&lt;/rec-number&gt;&lt;foreign-keys&gt;&lt;key app="EN" db-id="ts05xsvrizxwv0eppxexvsri2w0xfxxap20p" timestamp="1444772888"&gt;167&lt;/key&gt;&lt;/foreign-keys&gt;&lt;ref-type name="Journal Article"&gt;17&lt;/ref-type&gt;&lt;contributors&gt;&lt;authors&gt;&lt;author&gt;Millson, D&lt;/author&gt;&lt;author&gt;Frischer, M&lt;/author&gt;&lt;author&gt;Croft, P&lt;/author&gt;&lt;author&gt;Goadsby, PJ&lt;/author&gt;&lt;/authors&gt;&lt;/contributors&gt;&lt;titles&gt;&lt;title&gt;Are triptans with enhanced lipophilicity used for the acute treatment of migraine associated with an increased consulting rate for depressive illness?&lt;/title&gt;&lt;secondary-title&gt;Cephalalgia&lt;/secondary-title&gt;&lt;/titles&gt;&lt;periodical&gt;&lt;full-title&gt;Cephalalgia&lt;/full-title&gt;&lt;/periodical&gt;&lt;pages&gt;732-737&lt;/pages&gt;&lt;volume&gt;20&lt;/volume&gt;&lt;number&gt;8&lt;/number&gt;&lt;dates&gt;&lt;year&gt;2000&lt;/year&gt;&lt;/dates&gt;&lt;isbn&gt;0333-1024&lt;/isbn&gt;&lt;urls&gt;&lt;related-urls&gt;&lt;url&gt;http://cep.sagepub.com/content/20/8/732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2340" w:type="dxa"/>
          </w:tcPr>
          <w:p w:rsidR="003B38D8" w:rsidRDefault="003B38D8" w:rsidP="00823466">
            <w:r>
              <w:t>≤1%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EC21F6">
              <w:t>No</w:t>
            </w:r>
          </w:p>
        </w:tc>
        <w:tc>
          <w:tcPr>
            <w:tcW w:w="1350" w:type="dxa"/>
          </w:tcPr>
          <w:p w:rsidR="003B38D8" w:rsidRDefault="003B38D8" w:rsidP="00D55499">
            <w:pPr>
              <w:jc w:val="center"/>
            </w:pPr>
            <w:r w:rsidRPr="009678E2">
              <w:t>n/a</w:t>
            </w:r>
          </w:p>
        </w:tc>
      </w:tr>
    </w:tbl>
    <w:p w:rsidR="00673837" w:rsidRDefault="008D55D5" w:rsidP="006961BC">
      <w:r>
        <w:t xml:space="preserve">*Drug list and references adapted </w:t>
      </w:r>
      <w:r w:rsidR="006961BC">
        <w:t xml:space="preserve">from Chapter 18: Depression by Sheila Botts and Melody Ryan in </w:t>
      </w:r>
      <w:r w:rsidR="006961BC">
        <w:fldChar w:fldCharType="begin"/>
      </w:r>
      <w:r w:rsidR="00564A0A">
        <w:instrText xml:space="preserve"> ADDIN EN.CITE &lt;EndNote&gt;&lt;Cite&gt;&lt;Author&gt;Tisdale&lt;/Author&gt;&lt;Year&gt;2010&lt;/Year&gt;&lt;RecNum&gt;164&lt;/RecNum&gt;&lt;DisplayText&gt;[15]&lt;/DisplayText&gt;&lt;record&gt;&lt;rec-number&gt;164&lt;/rec-number&gt;&lt;foreign-keys&gt;&lt;key app="EN" db-id="ts05xsvrizxwv0eppxexvsri2w0xfxxap20p" timestamp="1444772150"&gt;164&lt;/key&gt;&lt;/foreign-keys&gt;&lt;ref-type name="Book"&gt;6&lt;/ref-type&gt;&lt;contributors&gt;&lt;authors&gt;&lt;author&gt;Tisdale, James E&lt;/author&gt;&lt;author&gt;Miller, Douglas A&lt;/author&gt;&lt;/authors&gt;&lt;/contributors&gt;&lt;titles&gt;&lt;title&gt;Drug-induced diseases: prevention, detection, and management&lt;/title&gt;&lt;/titles&gt;&lt;dates&gt;&lt;year&gt;2010&lt;/year&gt;&lt;/dates&gt;&lt;publisher&gt;ASHP&lt;/publisher&gt;&lt;isbn&gt;1585282057&lt;/isbn&gt;&lt;urls&gt;&lt;/urls&gt;&lt;/record&gt;&lt;/Cite&gt;&lt;/EndNote&gt;</w:instrText>
      </w:r>
      <w:r w:rsidR="006961BC">
        <w:fldChar w:fldCharType="separate"/>
      </w:r>
      <w:r w:rsidR="00564A0A">
        <w:rPr>
          <w:noProof/>
        </w:rPr>
        <w:t>[15]</w:t>
      </w:r>
      <w:r w:rsidR="006961BC">
        <w:fldChar w:fldCharType="end"/>
      </w:r>
    </w:p>
    <w:p w:rsidR="00C738CA" w:rsidRDefault="00C738CA" w:rsidP="00006116">
      <w:pPr>
        <w:rPr>
          <w:b/>
        </w:rPr>
      </w:pPr>
    </w:p>
    <w:p w:rsidR="00C738CA" w:rsidRDefault="00C738CA" w:rsidP="00006116">
      <w:pPr>
        <w:rPr>
          <w:b/>
        </w:rPr>
      </w:pPr>
    </w:p>
    <w:p w:rsidR="00006116" w:rsidRPr="00CC0026" w:rsidRDefault="00006116" w:rsidP="00006116">
      <w:pPr>
        <w:rPr>
          <w:b/>
        </w:rPr>
      </w:pPr>
      <w:r w:rsidRPr="00823466">
        <w:rPr>
          <w:b/>
        </w:rPr>
        <w:t xml:space="preserve">Table </w:t>
      </w:r>
      <w:r w:rsidR="00C738CA">
        <w:rPr>
          <w:b/>
        </w:rPr>
        <w:t>A</w:t>
      </w:r>
      <w:r w:rsidR="00062D74">
        <w:rPr>
          <w:b/>
        </w:rPr>
        <w:t>3</w:t>
      </w:r>
      <w:r w:rsidRPr="00823466">
        <w:rPr>
          <w:b/>
        </w:rPr>
        <w:t xml:space="preserve">: Inclusion criteria for list of medications associated with </w:t>
      </w:r>
      <w:r w:rsidRPr="00CC0026">
        <w:rPr>
          <w:b/>
        </w:rPr>
        <w:t>Urinary Incontinence</w:t>
      </w:r>
    </w:p>
    <w:tbl>
      <w:tblPr>
        <w:tblStyle w:val="TableGrid"/>
        <w:tblW w:w="9648" w:type="dxa"/>
        <w:tblLayout w:type="fixed"/>
        <w:tblLook w:val="04A0" w:firstRow="1" w:lastRow="0" w:firstColumn="1" w:lastColumn="0" w:noHBand="0" w:noVBand="1"/>
      </w:tblPr>
      <w:tblGrid>
        <w:gridCol w:w="1818"/>
        <w:gridCol w:w="2160"/>
        <w:gridCol w:w="1530"/>
        <w:gridCol w:w="1530"/>
        <w:gridCol w:w="1170"/>
        <w:gridCol w:w="1440"/>
      </w:tblGrid>
      <w:tr w:rsidR="003D3581" w:rsidTr="003D3581">
        <w:tc>
          <w:tcPr>
            <w:tcW w:w="1818" w:type="dxa"/>
          </w:tcPr>
          <w:p w:rsidR="003D3581" w:rsidRPr="00DC01E9" w:rsidRDefault="003D3581" w:rsidP="001755DD">
            <w:pPr>
              <w:rPr>
                <w:b/>
              </w:rPr>
            </w:pPr>
            <w:r w:rsidRPr="00DC01E9">
              <w:rPr>
                <w:b/>
              </w:rPr>
              <w:t>Major Medication Category</w:t>
            </w:r>
          </w:p>
        </w:tc>
        <w:tc>
          <w:tcPr>
            <w:tcW w:w="2160" w:type="dxa"/>
          </w:tcPr>
          <w:p w:rsidR="003D3581" w:rsidRPr="00DC01E9" w:rsidRDefault="003D3581" w:rsidP="001755DD">
            <w:pPr>
              <w:rPr>
                <w:b/>
              </w:rPr>
            </w:pPr>
            <w:r>
              <w:rPr>
                <w:b/>
              </w:rPr>
              <w:t>Medication name</w:t>
            </w:r>
          </w:p>
        </w:tc>
        <w:tc>
          <w:tcPr>
            <w:tcW w:w="1530" w:type="dxa"/>
          </w:tcPr>
          <w:p w:rsidR="003D3581" w:rsidRPr="00DC01E9" w:rsidRDefault="003D3581" w:rsidP="001755DD">
            <w:pPr>
              <w:rPr>
                <w:b/>
              </w:rPr>
            </w:pPr>
            <w:r w:rsidRPr="00DC01E9">
              <w:rPr>
                <w:b/>
              </w:rPr>
              <w:t>Literature search</w:t>
            </w:r>
          </w:p>
        </w:tc>
        <w:tc>
          <w:tcPr>
            <w:tcW w:w="1530" w:type="dxa"/>
            <w:vAlign w:val="center"/>
          </w:tcPr>
          <w:p w:rsidR="003D3581" w:rsidRPr="00AB1B65" w:rsidRDefault="003D3581" w:rsidP="001755DD">
            <w:pPr>
              <w:rPr>
                <w:b/>
              </w:rPr>
            </w:pPr>
            <w:r w:rsidRPr="00AB1B65">
              <w:rPr>
                <w:b/>
              </w:rPr>
              <w:t xml:space="preserve">Incidence for </w:t>
            </w:r>
            <w:r>
              <w:rPr>
                <w:b/>
              </w:rPr>
              <w:t>Urinary Incontinence  in Lexicomp</w:t>
            </w:r>
            <w:r w:rsidR="00824B96">
              <w:rPr>
                <w:b/>
              </w:rPr>
              <w:t xml:space="preserve"> </w:t>
            </w:r>
            <w:r w:rsidR="00824B96" w:rsidRPr="00824B96">
              <w:rPr>
                <w:b/>
              </w:rPr>
              <w:t>or US FDA Drug Inserts</w:t>
            </w:r>
          </w:p>
        </w:tc>
        <w:tc>
          <w:tcPr>
            <w:tcW w:w="1170" w:type="dxa"/>
          </w:tcPr>
          <w:p w:rsidR="003D3581" w:rsidRPr="00DC01E9" w:rsidRDefault="003D3581" w:rsidP="001755DD">
            <w:pPr>
              <w:rPr>
                <w:b/>
              </w:rPr>
            </w:pPr>
            <w:r>
              <w:rPr>
                <w:b/>
              </w:rPr>
              <w:t>Present on the AGS 2015 Beers List</w:t>
            </w:r>
          </w:p>
        </w:tc>
        <w:tc>
          <w:tcPr>
            <w:tcW w:w="1440" w:type="dxa"/>
          </w:tcPr>
          <w:p w:rsidR="003D3581" w:rsidRDefault="003D3581" w:rsidP="001755DD">
            <w:pPr>
              <w:rPr>
                <w:b/>
              </w:rPr>
            </w:pPr>
            <w:r>
              <w:rPr>
                <w:b/>
              </w:rPr>
              <w:t>If “Yes” did the rationale in the AGS 2015 Beers List mention the syndrome?</w:t>
            </w:r>
          </w:p>
        </w:tc>
      </w:tr>
      <w:tr w:rsidR="003D3581" w:rsidTr="003D3581">
        <w:tc>
          <w:tcPr>
            <w:tcW w:w="1818" w:type="dxa"/>
            <w:vMerge w:val="restart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sychotics</w:t>
            </w: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ripiprazol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≤5%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Pr="008F3C50" w:rsidRDefault="003D3581" w:rsidP="001755DD">
            <w:pPr>
              <w:jc w:val="center"/>
            </w:pPr>
            <w:r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etiapine (fumarate)</w:t>
            </w:r>
          </w:p>
        </w:tc>
        <w:tc>
          <w:tcPr>
            <w:tcW w:w="1530" w:type="dxa"/>
          </w:tcPr>
          <w:p w:rsidR="003D3581" w:rsidRDefault="003D3581" w:rsidP="00564A0A">
            <w:r w:rsidRPr="001D00FD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1D00FD">
              <w:fldChar w:fldCharType="separate"/>
            </w:r>
            <w:r>
              <w:rPr>
                <w:noProof/>
              </w:rPr>
              <w:t>[50]</w:t>
            </w:r>
            <w:r w:rsidRPr="001D00FD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enapine</w:t>
            </w:r>
          </w:p>
        </w:tc>
        <w:tc>
          <w:tcPr>
            <w:tcW w:w="1530" w:type="dxa"/>
          </w:tcPr>
          <w:p w:rsidR="003D3581" w:rsidRDefault="003D3581" w:rsidP="00564A0A">
            <w:r w:rsidRPr="001D00FD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1D00FD">
              <w:fldChar w:fldCharType="separate"/>
            </w:r>
            <w:r>
              <w:rPr>
                <w:noProof/>
              </w:rPr>
              <w:t>[50]</w:t>
            </w:r>
            <w:r w:rsidRPr="001D00FD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mazine</w:t>
            </w:r>
          </w:p>
        </w:tc>
        <w:tc>
          <w:tcPr>
            <w:tcW w:w="1530" w:type="dxa"/>
          </w:tcPr>
          <w:p w:rsidR="003D3581" w:rsidRDefault="003D3581" w:rsidP="00564A0A">
            <w:r w:rsidRPr="001D00FD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1D00FD">
              <w:fldChar w:fldCharType="separate"/>
            </w:r>
            <w:r>
              <w:rPr>
                <w:noProof/>
              </w:rPr>
              <w:t>[50]</w:t>
            </w:r>
            <w:r w:rsidRPr="001D00FD">
              <w:fldChar w:fldCharType="end"/>
            </w:r>
          </w:p>
        </w:tc>
        <w:tc>
          <w:tcPr>
            <w:tcW w:w="1530" w:type="dxa"/>
          </w:tcPr>
          <w:p w:rsidR="003D3581" w:rsidRPr="00517F7E" w:rsidRDefault="003D3581" w:rsidP="001755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 - 10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zapin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>
                <w:fldData xml:space="preserve">PEVuZE5vdGU+PENpdGU+PEF1dGhvcj5GdWxsZXI8L0F1dGhvcj48WWVhcj4xOTk2PC9ZZWFyPjxS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WxsZXI8L0F1dGhvcj48WWVhcj4xOTk2PC9ZZWFyPjxS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1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530" w:type="dxa"/>
          </w:tcPr>
          <w:p w:rsidR="003D3581" w:rsidRDefault="003D3581" w:rsidP="001755DD">
            <w:r>
              <w:t>1-2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phenazi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operidol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loperido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≥1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xapi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urasido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lanzapi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F941FB">
            <w:r>
              <w:t>≥2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liperido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F941FB">
            <w:r>
              <w:t>≤2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phenazi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Frequency undefined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mozid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mazi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isperidone</w:t>
            </w:r>
          </w:p>
        </w:tc>
        <w:tc>
          <w:tcPr>
            <w:tcW w:w="1530" w:type="dxa"/>
          </w:tcPr>
          <w:p w:rsidR="003D3581" w:rsidRDefault="003D3581" w:rsidP="00564A0A">
            <w:r w:rsidRPr="007237C7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7237C7">
              <w:fldChar w:fldCharType="separate"/>
            </w:r>
            <w:r>
              <w:rPr>
                <w:noProof/>
              </w:rPr>
              <w:t>[50]</w:t>
            </w:r>
            <w:r w:rsidRPr="007237C7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&lt;4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ridazin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thixene</w:t>
            </w:r>
          </w:p>
        </w:tc>
        <w:tc>
          <w:tcPr>
            <w:tcW w:w="1530" w:type="dxa"/>
          </w:tcPr>
          <w:p w:rsidR="003D3581" w:rsidRDefault="003D3581" w:rsidP="00564A0A">
            <w:r w:rsidRPr="00B33DBE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B33DBE">
              <w:fldChar w:fldCharType="separate"/>
            </w:r>
            <w:r>
              <w:rPr>
                <w:noProof/>
              </w:rPr>
              <w:t>[50]</w:t>
            </w:r>
            <w:r w:rsidRPr="00B33DBE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operazine</w:t>
            </w:r>
          </w:p>
        </w:tc>
        <w:tc>
          <w:tcPr>
            <w:tcW w:w="1530" w:type="dxa"/>
          </w:tcPr>
          <w:p w:rsidR="003D3581" w:rsidRDefault="003D3581" w:rsidP="00564A0A">
            <w:r w:rsidRPr="00B33DBE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B33DBE">
              <w:fldChar w:fldCharType="separate"/>
            </w:r>
            <w:r>
              <w:rPr>
                <w:noProof/>
              </w:rPr>
              <w:t>[50]</w:t>
            </w:r>
            <w:r w:rsidRPr="00B33DBE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promazine</w:t>
            </w:r>
          </w:p>
        </w:tc>
        <w:tc>
          <w:tcPr>
            <w:tcW w:w="1530" w:type="dxa"/>
          </w:tcPr>
          <w:p w:rsidR="003D3581" w:rsidRDefault="003D3581" w:rsidP="00564A0A">
            <w:r w:rsidRPr="00B33DBE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B33DBE">
              <w:fldChar w:fldCharType="separate"/>
            </w:r>
            <w:r>
              <w:rPr>
                <w:noProof/>
              </w:rPr>
              <w:t>[50]</w:t>
            </w:r>
            <w:r w:rsidRPr="00B33DBE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iprasidone</w:t>
            </w:r>
          </w:p>
        </w:tc>
        <w:tc>
          <w:tcPr>
            <w:tcW w:w="1530" w:type="dxa"/>
          </w:tcPr>
          <w:p w:rsidR="003D3581" w:rsidRDefault="003D3581" w:rsidP="00564A0A">
            <w:r w:rsidRPr="00B33DBE"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 w:rsidRPr="00B33DBE">
              <w:fldChar w:fldCharType="separate"/>
            </w:r>
            <w:r>
              <w:rPr>
                <w:noProof/>
              </w:rPr>
              <w:t>[50]</w:t>
            </w:r>
            <w:r w:rsidRPr="00B33DBE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&lt;1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4B5F6B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 w:val="restart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epressants</w:t>
            </w: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mipramin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5%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epin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&lt;1%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mipramin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 w:val="restart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tiepileptics</w:t>
            </w: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abapentin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>
                <w:fldData xml:space="preserve">PEVuZE5vdGU+PENpdGU+PEF1dGhvcj5IYWxsPC9BdXRob3I+PFllYXI+MjAxMjwvWWVhcj48UmVj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xsPC9BdXRob3I+PFllYXI+MjAxMjwvWWVhcj48UmVj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2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gabalin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>
                <w:fldData xml:space="preserve">PEVuZE5vdGU+PENpdGU+PEF1dGhvcj5IYWxsPC9BdXRob3I+PFllYXI+MjAxMjwvWWVhcj48UmVj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xsPC9BdXRob3I+PFllYXI+MjAxMjwvWWVhcj48UmVj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2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≤3%</w:t>
            </w:r>
          </w:p>
        </w:tc>
        <w:tc>
          <w:tcPr>
            <w:tcW w:w="1170" w:type="dxa"/>
          </w:tcPr>
          <w:p w:rsidR="003D3581" w:rsidRDefault="003B38D8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arkinsonism</w:t>
            </w:r>
          </w:p>
        </w:tc>
        <w:tc>
          <w:tcPr>
            <w:tcW w:w="2160" w:type="dxa"/>
          </w:tcPr>
          <w:p w:rsidR="003D3581" w:rsidRDefault="003D3581" w:rsidP="001755DD">
            <w:r>
              <w:t>Reserpine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>
                <w:fldData xml:space="preserve">PEVuZE5vdGU+PENpdGU+PEF1dGhvcj5Uc2FraXJpczwvQXV0aG9yPjxZZWFyPjIwMDg8L1llYXI+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XTwvRGlzcGxheVRleHQ+PHJlY29y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 w:val="restart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lastRenderedPageBreak/>
              <w:t>Opioid agonists</w:t>
            </w: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madol</w:t>
            </w:r>
          </w:p>
        </w:tc>
        <w:tc>
          <w:tcPr>
            <w:tcW w:w="1530" w:type="dxa"/>
          </w:tcPr>
          <w:p w:rsidR="003D3581" w:rsidRDefault="003D3581" w:rsidP="00564A0A"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3]</w:t>
            </w:r>
            <w:r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1 – 5%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4443A7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prenorphi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&lt;1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dei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do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ado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rphi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1 - 10 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codo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morphone</w:t>
            </w:r>
          </w:p>
        </w:tc>
        <w:tc>
          <w:tcPr>
            <w:tcW w:w="1530" w:type="dxa"/>
          </w:tcPr>
          <w:p w:rsidR="003D3581" w:rsidRDefault="003D3581" w:rsidP="00564A0A">
            <w:r w:rsidRPr="00226ED4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26ED4">
              <w:fldChar w:fldCharType="separate"/>
            </w:r>
            <w:r>
              <w:rPr>
                <w:noProof/>
              </w:rPr>
              <w:t>[53]</w:t>
            </w:r>
            <w:r w:rsidRPr="00226ED4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652573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 w:val="restart"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hypertensives </w:t>
            </w: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idine</w:t>
            </w:r>
          </w:p>
        </w:tc>
        <w:tc>
          <w:tcPr>
            <w:tcW w:w="1530" w:type="dxa"/>
          </w:tcPr>
          <w:p w:rsidR="003D3581" w:rsidRDefault="003D3581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1 – 4%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yldopa</w:t>
            </w:r>
          </w:p>
        </w:tc>
        <w:tc>
          <w:tcPr>
            <w:tcW w:w="1530" w:type="dxa"/>
          </w:tcPr>
          <w:p w:rsidR="003D3581" w:rsidRDefault="003D3581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nabenz</w:t>
            </w:r>
          </w:p>
        </w:tc>
        <w:tc>
          <w:tcPr>
            <w:tcW w:w="1530" w:type="dxa"/>
          </w:tcPr>
          <w:p w:rsidR="003D3581" w:rsidRDefault="003D3581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--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D3581" w:rsidTr="003D3581">
        <w:tc>
          <w:tcPr>
            <w:tcW w:w="1818" w:type="dxa"/>
            <w:vMerge/>
            <w:vAlign w:val="center"/>
          </w:tcPr>
          <w:p w:rsidR="003D3581" w:rsidRPr="00FD71C4" w:rsidRDefault="003D3581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D3581" w:rsidRDefault="003D3581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nfacine</w:t>
            </w:r>
          </w:p>
        </w:tc>
        <w:tc>
          <w:tcPr>
            <w:tcW w:w="1530" w:type="dxa"/>
          </w:tcPr>
          <w:p w:rsidR="003D3581" w:rsidRDefault="003D3581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D3581" w:rsidRDefault="003D3581" w:rsidP="001755DD">
            <w:r>
              <w:t>2 – 5%</w:t>
            </w:r>
          </w:p>
        </w:tc>
        <w:tc>
          <w:tcPr>
            <w:tcW w:w="1170" w:type="dxa"/>
          </w:tcPr>
          <w:p w:rsidR="003D3581" w:rsidRDefault="003D3581" w:rsidP="003D3581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3D3581" w:rsidRDefault="003D3581" w:rsidP="003D3581">
            <w:pPr>
              <w:jc w:val="center"/>
            </w:pPr>
            <w:r w:rsidRPr="0081598D">
              <w:t>No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pironolactone</w:t>
            </w:r>
          </w:p>
        </w:tc>
        <w:tc>
          <w:tcPr>
            <w:tcW w:w="1530" w:type="dxa"/>
          </w:tcPr>
          <w:p w:rsidR="003B38D8" w:rsidRDefault="003B38D8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3B38D8" w:rsidRDefault="003B38D8" w:rsidP="00D55499">
            <w:pPr>
              <w:jc w:val="center"/>
            </w:pPr>
            <w:r w:rsidRPr="0081598D">
              <w:t>No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zanidine</w:t>
            </w:r>
          </w:p>
        </w:tc>
        <w:tc>
          <w:tcPr>
            <w:tcW w:w="1530" w:type="dxa"/>
          </w:tcPr>
          <w:p w:rsidR="003B38D8" w:rsidRDefault="003B38D8" w:rsidP="00564A0A">
            <w:r w:rsidRPr="00C178B6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C178B6">
              <w:fldChar w:fldCharType="separate"/>
            </w:r>
            <w:r>
              <w:rPr>
                <w:noProof/>
              </w:rPr>
              <w:t>[53]</w:t>
            </w:r>
            <w:r w:rsidRPr="00C178B6"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3B38D8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1755DD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amteren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3B38D8" w:rsidRDefault="003B38D8" w:rsidP="00D55499">
            <w:pPr>
              <w:jc w:val="center"/>
            </w:pPr>
            <w:r w:rsidRPr="0081598D">
              <w:t>No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lorid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3B38D8" w:rsidRDefault="003B38D8" w:rsidP="00D55499">
            <w:pPr>
              <w:jc w:val="center"/>
            </w:pPr>
            <w:r w:rsidRPr="0081598D">
              <w:t>No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metanid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thalidon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plerenon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acrynic acid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urosemid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FraXJpczwvQXV0aG9yPjxZZWFyPjIwMDg8L1llYXI+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0, 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3B38D8" w:rsidTr="003D3581">
        <w:tc>
          <w:tcPr>
            <w:tcW w:w="1818" w:type="dxa"/>
            <w:vMerge/>
            <w:vAlign w:val="center"/>
          </w:tcPr>
          <w:p w:rsidR="003B38D8" w:rsidRPr="00FD71C4" w:rsidRDefault="003B38D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3B38D8" w:rsidRDefault="003B38D8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hlorothiazide</w:t>
            </w:r>
          </w:p>
        </w:tc>
        <w:tc>
          <w:tcPr>
            <w:tcW w:w="1530" w:type="dxa"/>
          </w:tcPr>
          <w:p w:rsidR="003B38D8" w:rsidRDefault="003B38D8" w:rsidP="00564A0A"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3]</w:t>
            </w:r>
            <w:r>
              <w:fldChar w:fldCharType="end"/>
            </w:r>
          </w:p>
        </w:tc>
        <w:tc>
          <w:tcPr>
            <w:tcW w:w="1530" w:type="dxa"/>
          </w:tcPr>
          <w:p w:rsidR="003B38D8" w:rsidRDefault="003B38D8" w:rsidP="001755DD">
            <w:r>
              <w:t>--</w:t>
            </w:r>
          </w:p>
        </w:tc>
        <w:tc>
          <w:tcPr>
            <w:tcW w:w="1170" w:type="dxa"/>
          </w:tcPr>
          <w:p w:rsidR="003B38D8" w:rsidRDefault="003B38D8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3B38D8" w:rsidRPr="008F3C50" w:rsidRDefault="003B38D8" w:rsidP="00D55499">
            <w:pPr>
              <w:jc w:val="center"/>
            </w:pPr>
            <w:r>
              <w:t>n/a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rsemide</w:t>
            </w:r>
          </w:p>
        </w:tc>
        <w:tc>
          <w:tcPr>
            <w:tcW w:w="1530" w:type="dxa"/>
          </w:tcPr>
          <w:p w:rsidR="00F107A7" w:rsidRDefault="00F107A7" w:rsidP="00564A0A">
            <w:r>
              <w:fldChar w:fldCharType="begin"/>
            </w:r>
            <w:r>
              <w:instrText xml:space="preserve"> ADDIN EN.CITE &lt;EndNote&gt;&lt;Cite&gt;&lt;Author&gt;Tsakiris&lt;/Author&gt;&lt;Year&gt;2008&lt;/Year&gt;&lt;RecNum&gt;217&lt;/RecNum&gt;&lt;DisplayText&gt;[50]&lt;/DisplayText&gt;&lt;record&gt;&lt;rec-number&gt;217&lt;/rec-number&gt;&lt;foreign-keys&gt;&lt;key app="EN" db-id="ts05xsvrizxwv0eppxexvsri2w0xfxxap20p" timestamp="1447089977"&gt;217&lt;/key&gt;&lt;key app="ENWeb" db-id=""&gt;0&lt;/key&gt;&lt;/foreign-keys&gt;&lt;ref-type name="Journal Article"&gt;17&lt;/ref-type&gt;&lt;contributors&gt;&lt;authors&gt;&lt;author&gt;Tsakiris, P.&lt;/author&gt;&lt;author&gt;Oelke, M.&lt;/author&gt;&lt;author&gt;Michel, M. C.&lt;/author&gt;&lt;/authors&gt;&lt;/contributors&gt;&lt;auth-address&gt;Department of Urology, Academic Medical Center, University of Amsterdam, Amsterdam, the Netherlands.&lt;/auth-address&gt;&lt;titles&gt;&lt;title&gt;Drug-induced urinary incontinence&lt;/title&gt;&lt;secondary-title&gt;Drugs Aging&lt;/secondary-title&gt;&lt;/titles&gt;&lt;periodical&gt;&lt;full-title&gt;Drugs Aging&lt;/full-title&gt;&lt;/periodical&gt;&lt;pages&gt;541-9&lt;/pages&gt;&lt;volume&gt;25&lt;/volume&gt;&lt;number&gt;7&lt;/number&gt;&lt;keywords&gt;&lt;keyword&gt;Adrenergic Antagonists/adverse effects&lt;/keyword&gt;&lt;keyword&gt;Antidepressive Agents/adverse effects&lt;/keyword&gt;&lt;keyword&gt;Antipsychotic Agents/adverse effects&lt;/keyword&gt;&lt;keyword&gt;Benzodiazepines/adverse effects&lt;/keyword&gt;&lt;keyword&gt;Diuretics/adverse effects&lt;/keyword&gt;&lt;keyword&gt;Estrogen Replacement Therapy/adverse effects&lt;/keyword&gt;&lt;keyword&gt;Humans&lt;/keyword&gt;&lt;keyword&gt;Practice Guidelines as Topic&lt;/keyword&gt;&lt;keyword&gt;Risk Assessment&lt;/keyword&gt;&lt;keyword&gt;Urinary Bladder/*drug effects/physiopathology&lt;/keyword&gt;&lt;keyword&gt;Urinary Incontinence/*chemically induced/physiopathology&lt;/keyword&gt;&lt;/keywords&gt;&lt;dates&gt;&lt;year&gt;2008&lt;/year&gt;&lt;/dates&gt;&lt;isbn&gt;1170-229X (Print)&amp;#xD;1170-229X (Linking)&lt;/isbn&gt;&lt;accession-num&gt;18582143&lt;/accession-num&gt;&lt;urls&gt;&lt;related-urls&gt;&lt;url&gt;http://www.ncbi.nlm.nih.gov/pubmed/1858214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0]</w:t>
            </w:r>
            <w:r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F107A7" w:rsidRPr="008F3C50" w:rsidRDefault="00F107A7" w:rsidP="00D55499">
            <w:pPr>
              <w:jc w:val="center"/>
            </w:pPr>
            <w:r>
              <w:t>n/a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eserpine</w:t>
            </w:r>
          </w:p>
        </w:tc>
        <w:tc>
          <w:tcPr>
            <w:tcW w:w="1530" w:type="dxa"/>
          </w:tcPr>
          <w:p w:rsidR="00F107A7" w:rsidRDefault="00F107A7" w:rsidP="001755DD">
            <w:r w:rsidRPr="001A56A0">
              <w:t>[48]</w:t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F107A7" w:rsidRDefault="00F107A7" w:rsidP="00D55499">
            <w:pPr>
              <w:jc w:val="center"/>
            </w:pPr>
            <w:r w:rsidRPr="0081598D">
              <w:t>No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azosin*</w:t>
            </w:r>
          </w:p>
        </w:tc>
        <w:tc>
          <w:tcPr>
            <w:tcW w:w="1530" w:type="dxa"/>
          </w:tcPr>
          <w:p w:rsidR="00F107A7" w:rsidRDefault="00F107A7" w:rsidP="00564A0A"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3]</w:t>
            </w:r>
            <w:r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1%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F107A7" w:rsidRDefault="00F107A7" w:rsidP="00D55499">
            <w:pPr>
              <w:jc w:val="center"/>
            </w:pPr>
            <w:r w:rsidRPr="0081598D">
              <w:t>No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zosin*</w:t>
            </w:r>
          </w:p>
        </w:tc>
        <w:tc>
          <w:tcPr>
            <w:tcW w:w="1530" w:type="dxa"/>
          </w:tcPr>
          <w:p w:rsidR="00F107A7" w:rsidRDefault="00F107A7" w:rsidP="00564A0A"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3]</w:t>
            </w:r>
            <w:r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F107A7" w:rsidRDefault="00F107A7" w:rsidP="00D55499">
            <w:pPr>
              <w:jc w:val="center"/>
            </w:pPr>
            <w:r w:rsidRPr="0081598D">
              <w:t>No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razosin*</w:t>
            </w:r>
          </w:p>
        </w:tc>
        <w:tc>
          <w:tcPr>
            <w:tcW w:w="1530" w:type="dxa"/>
          </w:tcPr>
          <w:p w:rsidR="00F107A7" w:rsidRDefault="00F107A7" w:rsidP="00564A0A">
            <w:r w:rsidRPr="0085739D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5739D">
              <w:fldChar w:fldCharType="separate"/>
            </w:r>
            <w:r>
              <w:rPr>
                <w:noProof/>
              </w:rPr>
              <w:t>[53]</w:t>
            </w:r>
            <w:r w:rsidRPr="0085739D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&lt;1%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 w:rsidRPr="00D3756F">
              <w:t>Yes</w:t>
            </w:r>
          </w:p>
        </w:tc>
        <w:tc>
          <w:tcPr>
            <w:tcW w:w="1440" w:type="dxa"/>
          </w:tcPr>
          <w:p w:rsidR="00F107A7" w:rsidRDefault="00F107A7" w:rsidP="00D55499">
            <w:pPr>
              <w:jc w:val="center"/>
            </w:pPr>
            <w:r w:rsidRPr="0081598D">
              <w:t>No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fuzosin*</w:t>
            </w:r>
          </w:p>
        </w:tc>
        <w:tc>
          <w:tcPr>
            <w:tcW w:w="1530" w:type="dxa"/>
          </w:tcPr>
          <w:p w:rsidR="00F107A7" w:rsidRDefault="00F107A7" w:rsidP="00564A0A">
            <w:r w:rsidRPr="0085739D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5739D">
              <w:fldChar w:fldCharType="separate"/>
            </w:r>
            <w:r>
              <w:rPr>
                <w:noProof/>
              </w:rPr>
              <w:t>[53]</w:t>
            </w:r>
            <w:r w:rsidRPr="0085739D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F107A7" w:rsidRPr="008F3C50" w:rsidRDefault="00F107A7" w:rsidP="00D55499">
            <w:pPr>
              <w:jc w:val="center"/>
            </w:pPr>
            <w:r>
              <w:t>n/a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ilodosin*</w:t>
            </w:r>
          </w:p>
        </w:tc>
        <w:tc>
          <w:tcPr>
            <w:tcW w:w="1530" w:type="dxa"/>
          </w:tcPr>
          <w:p w:rsidR="00F107A7" w:rsidRDefault="00F107A7" w:rsidP="00564A0A">
            <w:r w:rsidRPr="0085739D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5739D">
              <w:fldChar w:fldCharType="separate"/>
            </w:r>
            <w:r>
              <w:rPr>
                <w:noProof/>
              </w:rPr>
              <w:t>[53]</w:t>
            </w:r>
            <w:r w:rsidRPr="0085739D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F107A7" w:rsidRPr="008F3C50" w:rsidRDefault="00F107A7" w:rsidP="00D55499">
            <w:pPr>
              <w:jc w:val="center"/>
            </w:pPr>
            <w:r>
              <w:t>n/a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msulosin*</w:t>
            </w:r>
          </w:p>
        </w:tc>
        <w:tc>
          <w:tcPr>
            <w:tcW w:w="1530" w:type="dxa"/>
          </w:tcPr>
          <w:p w:rsidR="00F107A7" w:rsidRDefault="00F107A7" w:rsidP="00564A0A">
            <w:r w:rsidRPr="0085739D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5739D">
              <w:fldChar w:fldCharType="separate"/>
            </w:r>
            <w:r>
              <w:rPr>
                <w:noProof/>
              </w:rPr>
              <w:t>[53]</w:t>
            </w:r>
            <w:r w:rsidRPr="0085739D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F107A7" w:rsidRPr="008F3C50" w:rsidRDefault="00F107A7" w:rsidP="00D55499">
            <w:pPr>
              <w:jc w:val="center"/>
            </w:pPr>
            <w:r>
              <w:t>n/a</w:t>
            </w:r>
          </w:p>
        </w:tc>
      </w:tr>
      <w:tr w:rsidR="00F107A7" w:rsidTr="003D3581">
        <w:tc>
          <w:tcPr>
            <w:tcW w:w="1818" w:type="dxa"/>
            <w:vMerge w:val="restart"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holinergics and/or Antihistaminics</w:t>
            </w: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tropine</w:t>
            </w:r>
          </w:p>
        </w:tc>
        <w:tc>
          <w:tcPr>
            <w:tcW w:w="1530" w:type="dxa"/>
          </w:tcPr>
          <w:p w:rsidR="00F107A7" w:rsidRDefault="00F107A7" w:rsidP="00564A0A"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3]</w:t>
            </w:r>
            <w:r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iramine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yclomine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hydramine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ylamine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xyzine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Default="00F107A7" w:rsidP="003D3581">
            <w:pPr>
              <w:jc w:val="center"/>
            </w:pPr>
            <w:r>
              <w:t>Yes</w:t>
            </w:r>
          </w:p>
        </w:tc>
      </w:tr>
      <w:tr w:rsidR="00F107A7" w:rsidTr="003D3581">
        <w:tc>
          <w:tcPr>
            <w:tcW w:w="1818" w:type="dxa"/>
            <w:vMerge/>
            <w:vAlign w:val="center"/>
          </w:tcPr>
          <w:p w:rsidR="00F107A7" w:rsidRPr="00FD71C4" w:rsidRDefault="00F107A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F107A7" w:rsidRDefault="00F107A7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opolamine (Hyoscine)</w:t>
            </w:r>
          </w:p>
        </w:tc>
        <w:tc>
          <w:tcPr>
            <w:tcW w:w="1530" w:type="dxa"/>
          </w:tcPr>
          <w:p w:rsidR="00F107A7" w:rsidRDefault="00F107A7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F107A7" w:rsidRDefault="00F107A7" w:rsidP="001755DD">
            <w:r>
              <w:t>--</w:t>
            </w:r>
          </w:p>
        </w:tc>
        <w:tc>
          <w:tcPr>
            <w:tcW w:w="1170" w:type="dxa"/>
          </w:tcPr>
          <w:p w:rsidR="00F107A7" w:rsidRDefault="00F107A7" w:rsidP="001755DD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F107A7" w:rsidRPr="008F3C50" w:rsidRDefault="00F107A7" w:rsidP="001755DD">
            <w:pPr>
              <w:jc w:val="center"/>
            </w:pPr>
            <w:r>
              <w:t>No</w:t>
            </w:r>
          </w:p>
        </w:tc>
      </w:tr>
      <w:tr w:rsidR="00C8126E" w:rsidTr="003D3581">
        <w:tc>
          <w:tcPr>
            <w:tcW w:w="1818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C8126E" w:rsidRDefault="00C8126E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hexyphenidyl</w:t>
            </w:r>
          </w:p>
        </w:tc>
        <w:tc>
          <w:tcPr>
            <w:tcW w:w="1530" w:type="dxa"/>
          </w:tcPr>
          <w:p w:rsidR="00C8126E" w:rsidRDefault="00C8126E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C8126E" w:rsidRDefault="00C8126E" w:rsidP="001755DD">
            <w:r>
              <w:t>--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C8126E" w:rsidRPr="008F3C50" w:rsidRDefault="00C8126E" w:rsidP="00D55499">
            <w:pPr>
              <w:jc w:val="center"/>
            </w:pPr>
            <w:r>
              <w:t>No</w:t>
            </w:r>
          </w:p>
        </w:tc>
      </w:tr>
      <w:tr w:rsidR="00C8126E" w:rsidTr="003D3581">
        <w:tc>
          <w:tcPr>
            <w:tcW w:w="1818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C8126E" w:rsidRDefault="00C8126E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copyrrolate</w:t>
            </w:r>
          </w:p>
        </w:tc>
        <w:tc>
          <w:tcPr>
            <w:tcW w:w="1530" w:type="dxa"/>
          </w:tcPr>
          <w:p w:rsidR="00C8126E" w:rsidRDefault="00C8126E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C8126E" w:rsidRDefault="00C8126E" w:rsidP="001755DD">
            <w:r>
              <w:t>15 %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C8126E" w:rsidRPr="008F3C50" w:rsidRDefault="00C8126E" w:rsidP="00D55499">
            <w:pPr>
              <w:jc w:val="center"/>
            </w:pPr>
            <w:r>
              <w:t>n/a</w:t>
            </w:r>
          </w:p>
        </w:tc>
      </w:tr>
      <w:tr w:rsidR="00C8126E" w:rsidTr="003D3581">
        <w:tc>
          <w:tcPr>
            <w:tcW w:w="1818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C8126E" w:rsidRDefault="00C8126E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atropium</w:t>
            </w:r>
          </w:p>
        </w:tc>
        <w:tc>
          <w:tcPr>
            <w:tcW w:w="1530" w:type="dxa"/>
          </w:tcPr>
          <w:p w:rsidR="00C8126E" w:rsidRDefault="00C8126E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C8126E" w:rsidRDefault="00C8126E" w:rsidP="001755DD">
            <w:r>
              <w:t>--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C8126E" w:rsidRPr="008F3C50" w:rsidRDefault="00C8126E" w:rsidP="00D55499">
            <w:pPr>
              <w:jc w:val="center"/>
            </w:pPr>
            <w:r>
              <w:t>n/a</w:t>
            </w:r>
          </w:p>
        </w:tc>
      </w:tr>
      <w:tr w:rsidR="00C8126E" w:rsidTr="003D3581">
        <w:tc>
          <w:tcPr>
            <w:tcW w:w="1818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160" w:type="dxa"/>
            <w:vAlign w:val="bottom"/>
          </w:tcPr>
          <w:p w:rsidR="00C8126E" w:rsidRDefault="00C8126E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otropium</w:t>
            </w:r>
          </w:p>
        </w:tc>
        <w:tc>
          <w:tcPr>
            <w:tcW w:w="1530" w:type="dxa"/>
          </w:tcPr>
          <w:p w:rsidR="00C8126E" w:rsidRDefault="00C8126E" w:rsidP="00564A0A">
            <w:r w:rsidRPr="00822559"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JiczwvQXV0aG9yPjxZZWFyPjIwMDc8L1llYXI+PFJl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2559">
              <w:fldChar w:fldCharType="separate"/>
            </w:r>
            <w:r>
              <w:rPr>
                <w:noProof/>
              </w:rPr>
              <w:t>[53]</w:t>
            </w:r>
            <w:r w:rsidRPr="00822559">
              <w:fldChar w:fldCharType="end"/>
            </w:r>
          </w:p>
        </w:tc>
        <w:tc>
          <w:tcPr>
            <w:tcW w:w="1530" w:type="dxa"/>
          </w:tcPr>
          <w:p w:rsidR="00C8126E" w:rsidRDefault="00C8126E" w:rsidP="001755DD">
            <w:r>
              <w:t>--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C8126E" w:rsidRPr="008F3C50" w:rsidRDefault="00C8126E" w:rsidP="00D55499">
            <w:pPr>
              <w:jc w:val="center"/>
            </w:pPr>
            <w:r>
              <w:t>n/a</w:t>
            </w:r>
          </w:p>
        </w:tc>
      </w:tr>
      <w:tr w:rsidR="00C8126E" w:rsidTr="003D3581">
        <w:tc>
          <w:tcPr>
            <w:tcW w:w="1818" w:type="dxa"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Muscle Relaxers</w:t>
            </w:r>
          </w:p>
        </w:tc>
        <w:tc>
          <w:tcPr>
            <w:tcW w:w="2160" w:type="dxa"/>
          </w:tcPr>
          <w:p w:rsidR="00C8126E" w:rsidRDefault="00C8126E" w:rsidP="001755DD">
            <w:r>
              <w:t>Orphenadrine</w:t>
            </w:r>
          </w:p>
        </w:tc>
        <w:tc>
          <w:tcPr>
            <w:tcW w:w="1530" w:type="dxa"/>
          </w:tcPr>
          <w:p w:rsidR="00C8126E" w:rsidRDefault="00C8126E" w:rsidP="00E677FD">
            <w:r>
              <w:fldChar w:fldCharType="begin"/>
            </w:r>
            <w:r>
              <w:instrText xml:space="preserve"> ADDIN EN.CITE &lt;EndNote&gt;&lt;Cite&gt;&lt;Author&gt;Eng&lt;/Author&gt;&lt;Year&gt;2014&lt;/Year&gt;&lt;RecNum&gt;224&lt;/RecNum&gt;&lt;DisplayText&gt;[54]&lt;/DisplayText&gt;&lt;record&gt;&lt;rec-number&gt;224&lt;/rec-number&gt;&lt;foreign-keys&gt;&lt;key app="EN" db-id="ts05xsvrizxwv0eppxexvsri2w0xfxxap20p" timestamp="1448038448"&gt;224&lt;/key&gt;&lt;key app="ENWeb" db-id=""&gt;0&lt;/key&gt;&lt;/foreign-keys&gt;&lt;ref-type name="Journal Article"&gt;17&lt;/ref-type&gt;&lt;contributors&gt;&lt;authors&gt;&lt;author&gt;Eng, Marty L.&lt;/author&gt;&lt;author&gt;Birch, James T.&lt;/author&gt;&lt;/authors&gt;&lt;/contributors&gt;&lt;titles&gt;&lt;title&gt;Medication Use and Polypharmacy in Older Adults&lt;/title&gt;&lt;/titles&gt;&lt;pages&gt;55-71&lt;/pages&gt;&lt;dates&gt;&lt;year&gt;2014&lt;/year&gt;&lt;/dates&gt;&lt;urls&gt;&lt;/urls&gt;&lt;electronic-resource-num&gt;10.1007/978-1-4614-9047-0_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4]</w:t>
            </w:r>
            <w:r>
              <w:fldChar w:fldCharType="end"/>
            </w:r>
          </w:p>
        </w:tc>
        <w:tc>
          <w:tcPr>
            <w:tcW w:w="1530" w:type="dxa"/>
          </w:tcPr>
          <w:p w:rsidR="00C8126E" w:rsidRDefault="00C8126E" w:rsidP="001755DD">
            <w:r>
              <w:t>--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Yes</w:t>
            </w:r>
          </w:p>
        </w:tc>
        <w:tc>
          <w:tcPr>
            <w:tcW w:w="1440" w:type="dxa"/>
          </w:tcPr>
          <w:p w:rsidR="00C8126E" w:rsidRDefault="00C8126E" w:rsidP="00D55499">
            <w:pPr>
              <w:jc w:val="center"/>
            </w:pPr>
            <w:r>
              <w:t>Yes</w:t>
            </w:r>
          </w:p>
        </w:tc>
      </w:tr>
      <w:tr w:rsidR="00C8126E" w:rsidTr="003D3581">
        <w:tc>
          <w:tcPr>
            <w:tcW w:w="1818" w:type="dxa"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thers</w:t>
            </w:r>
          </w:p>
        </w:tc>
        <w:tc>
          <w:tcPr>
            <w:tcW w:w="2160" w:type="dxa"/>
          </w:tcPr>
          <w:p w:rsidR="00C8126E" w:rsidRPr="00517F7E" w:rsidRDefault="00C8126E" w:rsidP="001755D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rabegron</w:t>
            </w:r>
          </w:p>
        </w:tc>
        <w:tc>
          <w:tcPr>
            <w:tcW w:w="1530" w:type="dxa"/>
          </w:tcPr>
          <w:p w:rsidR="00C8126E" w:rsidRDefault="00C8126E" w:rsidP="001755DD"/>
        </w:tc>
        <w:tc>
          <w:tcPr>
            <w:tcW w:w="1530" w:type="dxa"/>
          </w:tcPr>
          <w:p w:rsidR="00C8126E" w:rsidRDefault="00C8126E" w:rsidP="001755DD">
            <w:r>
              <w:t>--</w:t>
            </w:r>
          </w:p>
        </w:tc>
        <w:tc>
          <w:tcPr>
            <w:tcW w:w="1170" w:type="dxa"/>
          </w:tcPr>
          <w:p w:rsidR="00C8126E" w:rsidRDefault="00C8126E" w:rsidP="00D55499">
            <w:pPr>
              <w:jc w:val="center"/>
            </w:pPr>
            <w:r>
              <w:t>No</w:t>
            </w:r>
          </w:p>
        </w:tc>
        <w:tc>
          <w:tcPr>
            <w:tcW w:w="1440" w:type="dxa"/>
          </w:tcPr>
          <w:p w:rsidR="00C8126E" w:rsidRPr="008F3C50" w:rsidRDefault="00C8126E" w:rsidP="00D55499">
            <w:pPr>
              <w:jc w:val="center"/>
            </w:pPr>
            <w:r>
              <w:t>n/a</w:t>
            </w:r>
          </w:p>
        </w:tc>
      </w:tr>
    </w:tbl>
    <w:p w:rsidR="00006116" w:rsidRPr="006E0807" w:rsidRDefault="006E0807" w:rsidP="006E0807">
      <w:pPr>
        <w:rPr>
          <w:b/>
        </w:rPr>
      </w:pPr>
      <w:r>
        <w:rPr>
          <w:b/>
        </w:rPr>
        <w:t>*In women only</w:t>
      </w:r>
    </w:p>
    <w:p w:rsidR="00943B14" w:rsidRDefault="00943B14" w:rsidP="00006116">
      <w:pPr>
        <w:rPr>
          <w:b/>
        </w:rPr>
      </w:pPr>
    </w:p>
    <w:p w:rsidR="00006116" w:rsidRPr="00823466" w:rsidRDefault="00006116" w:rsidP="00006116">
      <w:pPr>
        <w:rPr>
          <w:b/>
        </w:rPr>
      </w:pPr>
      <w:r w:rsidRPr="00823466">
        <w:rPr>
          <w:b/>
        </w:rPr>
        <w:t xml:space="preserve">Table </w:t>
      </w:r>
      <w:r w:rsidR="00C738CA">
        <w:rPr>
          <w:b/>
        </w:rPr>
        <w:t>A</w:t>
      </w:r>
      <w:r>
        <w:rPr>
          <w:b/>
        </w:rPr>
        <w:t>4</w:t>
      </w:r>
      <w:r w:rsidRPr="00823466">
        <w:rPr>
          <w:b/>
        </w:rPr>
        <w:t xml:space="preserve">: Inclusion criteria for list of medications associated with Delirium </w:t>
      </w:r>
    </w:p>
    <w:tbl>
      <w:tblPr>
        <w:tblStyle w:val="TableGrid"/>
        <w:tblW w:w="10188" w:type="dxa"/>
        <w:tblLook w:val="04A0" w:firstRow="1" w:lastRow="0" w:firstColumn="1" w:lastColumn="0" w:noHBand="0" w:noVBand="1"/>
      </w:tblPr>
      <w:tblGrid>
        <w:gridCol w:w="1994"/>
        <w:gridCol w:w="2499"/>
        <w:gridCol w:w="1142"/>
        <w:gridCol w:w="1986"/>
        <w:gridCol w:w="1241"/>
        <w:gridCol w:w="1326"/>
      </w:tblGrid>
      <w:tr w:rsidR="00715F03" w:rsidTr="003D5B17">
        <w:tc>
          <w:tcPr>
            <w:tcW w:w="1994" w:type="dxa"/>
          </w:tcPr>
          <w:p w:rsidR="00715F03" w:rsidRPr="00DC01E9" w:rsidRDefault="00715F03" w:rsidP="001755DD">
            <w:pPr>
              <w:rPr>
                <w:b/>
              </w:rPr>
            </w:pPr>
            <w:r w:rsidRPr="00DC01E9">
              <w:rPr>
                <w:b/>
              </w:rPr>
              <w:t>Major Medication Category</w:t>
            </w:r>
          </w:p>
        </w:tc>
        <w:tc>
          <w:tcPr>
            <w:tcW w:w="2499" w:type="dxa"/>
          </w:tcPr>
          <w:p w:rsidR="00715F03" w:rsidRPr="00DC01E9" w:rsidRDefault="00715F03" w:rsidP="001755DD">
            <w:pPr>
              <w:rPr>
                <w:b/>
              </w:rPr>
            </w:pPr>
            <w:r>
              <w:rPr>
                <w:b/>
              </w:rPr>
              <w:t>Medication name</w:t>
            </w:r>
          </w:p>
        </w:tc>
        <w:tc>
          <w:tcPr>
            <w:tcW w:w="1142" w:type="dxa"/>
          </w:tcPr>
          <w:p w:rsidR="00715F03" w:rsidRPr="00DC01E9" w:rsidRDefault="00715F03" w:rsidP="001755DD">
            <w:pPr>
              <w:rPr>
                <w:b/>
              </w:rPr>
            </w:pPr>
            <w:r w:rsidRPr="00DC01E9">
              <w:rPr>
                <w:b/>
              </w:rPr>
              <w:t>Literature search</w:t>
            </w:r>
          </w:p>
        </w:tc>
        <w:tc>
          <w:tcPr>
            <w:tcW w:w="1986" w:type="dxa"/>
          </w:tcPr>
          <w:p w:rsidR="00715F03" w:rsidRPr="00DC01E9" w:rsidRDefault="00715F03" w:rsidP="001755DD">
            <w:pPr>
              <w:rPr>
                <w:b/>
              </w:rPr>
            </w:pPr>
            <w:r w:rsidRPr="00AB1B65">
              <w:rPr>
                <w:b/>
              </w:rPr>
              <w:t xml:space="preserve">Incidence for </w:t>
            </w:r>
            <w:r>
              <w:rPr>
                <w:b/>
              </w:rPr>
              <w:t xml:space="preserve">Delirium or confusion in </w:t>
            </w:r>
            <w:r w:rsidRPr="00DC01E9">
              <w:rPr>
                <w:b/>
              </w:rPr>
              <w:t>LexiComp</w:t>
            </w:r>
            <w:r w:rsidR="00824B96">
              <w:rPr>
                <w:b/>
              </w:rPr>
              <w:t xml:space="preserve"> </w:t>
            </w:r>
            <w:r w:rsidR="00824B96" w:rsidRPr="00824B96">
              <w:rPr>
                <w:b/>
              </w:rPr>
              <w:t>or US FDA Drug Inserts</w:t>
            </w:r>
          </w:p>
        </w:tc>
        <w:tc>
          <w:tcPr>
            <w:tcW w:w="1241" w:type="dxa"/>
          </w:tcPr>
          <w:p w:rsidR="00715F03" w:rsidRPr="00DC01E9" w:rsidRDefault="00715F03" w:rsidP="001755DD">
            <w:pPr>
              <w:rPr>
                <w:b/>
              </w:rPr>
            </w:pPr>
            <w:r>
              <w:rPr>
                <w:b/>
              </w:rPr>
              <w:t>Present on the AGS 2015 Beers List</w:t>
            </w:r>
          </w:p>
        </w:tc>
        <w:tc>
          <w:tcPr>
            <w:tcW w:w="1326" w:type="dxa"/>
          </w:tcPr>
          <w:p w:rsidR="00715F03" w:rsidRDefault="00C8126E" w:rsidP="001755DD">
            <w:pPr>
              <w:rPr>
                <w:b/>
              </w:rPr>
            </w:pPr>
            <w:r>
              <w:rPr>
                <w:b/>
              </w:rPr>
              <w:t>If “Yes” did the rationale in the AGS 2015 Beers List mention the syndrome?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epressant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rtazapin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HbmppZGljPC9BdXRob3I+PFllYXI+MjAxMjwvWWVhcj48
UmVjTnVtPjIzMTwvUmVjTnVtPjxEaXNwbGF5VGV4dD5bNTYtNjB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B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0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&lt;2%</w:t>
            </w:r>
          </w:p>
        </w:tc>
        <w:tc>
          <w:tcPr>
            <w:tcW w:w="1241" w:type="dxa"/>
          </w:tcPr>
          <w:p w:rsidR="00715F03" w:rsidRDefault="00C8126E" w:rsidP="00C8126E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C8126E" w:rsidP="00C8126E">
            <w:pPr>
              <w:jc w:val="center"/>
            </w:pPr>
            <w:r>
              <w:t>No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mipram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&lt;3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epin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DaGV3PC9BdXRob3I+PFllYXI+MjAwODwvWWVhcj48UmVj
TnVtPjIyOTwvUmVjTnVtPjxEaXNwbGF5VGV4dD5bNTctNTksIDYxLCA2Ml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lsbWVyPC9BdXRob3I+PFllYXI+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TksIDYxLCA2Ml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lsbWVyPC9BdXRob3I+PFllYXI+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mipram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ED6026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triptyl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SdWRvbHBoPC9BdXRob3I+PFllYXI+MjAwODwvWWVhcj48
UmVjTnVtPjIxOTwvUmVjTnVtPjxEaXNwbGF5VGV4dD5bNTYsIDU3LCA1OS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duamlkaWM8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YsIDU3LCA1OS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duamlkaWM8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-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ED6026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ipram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triptyl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C8126E" w:rsidRDefault="00C8126E" w:rsidP="00C8126E">
            <w:pPr>
              <w:jc w:val="center"/>
            </w:pPr>
            <w:r w:rsidRPr="00806D1F">
              <w:t>Yes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triptyline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Frequency undefined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806D1F">
              <w:t>Yes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mipramine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Frequency undefined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 w:rsidRPr="00806D1F">
              <w:t>Yes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806D1F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zapine</w:t>
            </w:r>
          </w:p>
        </w:tc>
        <w:tc>
          <w:tcPr>
            <w:tcW w:w="1142" w:type="dxa"/>
          </w:tcPr>
          <w:p w:rsidR="00715F03" w:rsidRDefault="00715F03"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FE0D0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715F03" w:rsidRPr="000E03B9" w:rsidRDefault="00D55499" w:rsidP="00D55499">
            <w:pPr>
              <w:jc w:val="center"/>
            </w:pPr>
            <w:r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riptyline</w:t>
            </w:r>
          </w:p>
        </w:tc>
        <w:tc>
          <w:tcPr>
            <w:tcW w:w="1142" w:type="dxa"/>
          </w:tcPr>
          <w:p w:rsidR="00D55499" w:rsidRDefault="00D55499"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FE0D0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FE0D0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--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AF071B"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sulepin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--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AF071B"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indole</w:t>
            </w:r>
          </w:p>
        </w:tc>
        <w:tc>
          <w:tcPr>
            <w:tcW w:w="1142" w:type="dxa"/>
          </w:tcPr>
          <w:p w:rsidR="00D55499" w:rsidRDefault="00D55499"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6F2F35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--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AF071B"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fepramine</w:t>
            </w:r>
          </w:p>
        </w:tc>
        <w:tc>
          <w:tcPr>
            <w:tcW w:w="1142" w:type="dxa"/>
          </w:tcPr>
          <w:p w:rsidR="00D55499" w:rsidRDefault="00D55499"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6F2F35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6F2F35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--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AF071B"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pramol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--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Default="00D55499" w:rsidP="00D55499">
            <w:pPr>
              <w:jc w:val="center"/>
            </w:pPr>
            <w:r w:rsidRPr="00AF071B">
              <w:t>n/a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tiepileptics</w:t>
            </w: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carbazepin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1-10%</w:t>
            </w:r>
          </w:p>
        </w:tc>
        <w:tc>
          <w:tcPr>
            <w:tcW w:w="1241" w:type="dxa"/>
          </w:tcPr>
          <w:p w:rsidR="00715F03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715F03" w:rsidRPr="000E03B9" w:rsidRDefault="00D55499" w:rsidP="00D55499">
            <w:pPr>
              <w:jc w:val="center"/>
            </w:pPr>
            <w:r>
              <w:t>n/a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amazepin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Frequency undefined</w:t>
            </w:r>
          </w:p>
        </w:tc>
        <w:tc>
          <w:tcPr>
            <w:tcW w:w="1241" w:type="dxa"/>
          </w:tcPr>
          <w:p w:rsidR="00715F03" w:rsidRDefault="00D55499" w:rsidP="00D55499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D55499" w:rsidP="00D55499">
            <w:pPr>
              <w:jc w:val="center"/>
            </w:pPr>
            <w:r>
              <w:t>No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thiu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DaGV3PC9BdXRob3I+PFllYXI+MjAwODwvWWVhcj48UmVj
TnVtPjIyOTwvUmVjTnVtPjxEaXNwbGF5VGV4dD5bNTgsIDU5XTwvRGlzcGxheVRleHQ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gsIDU5XTwvRGlzcGxheVRleHQ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, 59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Frequency undefined</w:t>
            </w:r>
          </w:p>
        </w:tc>
        <w:tc>
          <w:tcPr>
            <w:tcW w:w="1241" w:type="dxa"/>
          </w:tcPr>
          <w:p w:rsidR="00715F03" w:rsidRDefault="00D55499" w:rsidP="00D55499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D55499" w:rsidP="00D55499">
            <w:pPr>
              <w:jc w:val="center"/>
            </w:pPr>
            <w:r>
              <w:t>No</w:t>
            </w:r>
          </w:p>
        </w:tc>
      </w:tr>
      <w:tr w:rsidR="00D55499" w:rsidTr="003D5B17">
        <w:tc>
          <w:tcPr>
            <w:tcW w:w="1994" w:type="dxa"/>
            <w:vMerge w:val="restart"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arkinsonism</w:t>
            </w: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ntacapone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&lt;1%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Pr="000E03B9" w:rsidRDefault="00D55499" w:rsidP="00D55499">
            <w:pPr>
              <w:jc w:val="center"/>
            </w:pPr>
            <w:r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capone</w:t>
            </w:r>
          </w:p>
        </w:tc>
        <w:tc>
          <w:tcPr>
            <w:tcW w:w="1142" w:type="dxa"/>
          </w:tcPr>
          <w:p w:rsidR="00D55499" w:rsidRDefault="00D55499" w:rsidP="001755DD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D55499" w:rsidRDefault="00D55499" w:rsidP="001755DD">
            <w:r>
              <w:t>10-11%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Pr="000E03B9" w:rsidRDefault="00D55499" w:rsidP="00D55499">
            <w:pPr>
              <w:jc w:val="center"/>
            </w:pPr>
            <w:r>
              <w:t>n/a</w:t>
            </w:r>
          </w:p>
        </w:tc>
      </w:tr>
      <w:tr w:rsidR="00D55499" w:rsidTr="003D5B17">
        <w:tc>
          <w:tcPr>
            <w:tcW w:w="1994" w:type="dxa"/>
            <w:vMerge/>
            <w:vAlign w:val="center"/>
          </w:tcPr>
          <w:p w:rsidR="00D55499" w:rsidRPr="00FD71C4" w:rsidRDefault="00D5549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D55499" w:rsidRDefault="00D5549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ocriptine</w:t>
            </w:r>
          </w:p>
        </w:tc>
        <w:tc>
          <w:tcPr>
            <w:tcW w:w="1142" w:type="dxa"/>
          </w:tcPr>
          <w:p w:rsidR="00D55499" w:rsidRDefault="00D55499" w:rsidP="0010539E"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]</w:t>
            </w:r>
            <w:r>
              <w:fldChar w:fldCharType="end"/>
            </w:r>
          </w:p>
        </w:tc>
        <w:tc>
          <w:tcPr>
            <w:tcW w:w="1986" w:type="dxa"/>
          </w:tcPr>
          <w:p w:rsidR="00D55499" w:rsidRDefault="00D55499" w:rsidP="00ED6026">
            <w:r>
              <w:t>Frequency undefined</w:t>
            </w:r>
          </w:p>
        </w:tc>
        <w:tc>
          <w:tcPr>
            <w:tcW w:w="1241" w:type="dxa"/>
          </w:tcPr>
          <w:p w:rsidR="00D55499" w:rsidRDefault="00D55499" w:rsidP="00D55499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D55499" w:rsidRPr="000E03B9" w:rsidRDefault="00D55499" w:rsidP="00D55499">
            <w:pPr>
              <w:jc w:val="center"/>
            </w:pPr>
            <w:r>
              <w:t>n/a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Benzodiazapine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lastRenderedPageBreak/>
              <w:t>Alprazol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7, 59, </w:t>
            </w:r>
            <w:r>
              <w:rPr>
                <w:noProof/>
              </w:rPr>
              <w:lastRenderedPageBreak/>
              <w:t>61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lastRenderedPageBreak/>
              <w:t>1-10%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Default="00715F03" w:rsidP="00BD4054">
            <w:pPr>
              <w:jc w:val="center"/>
            </w:pPr>
            <w:r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diazepoxid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>
              <w:t>Frequency undefined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rPr>
          <w:trHeight w:val="278"/>
        </w:trPr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azepam</w:t>
            </w:r>
          </w:p>
        </w:tc>
        <w:tc>
          <w:tcPr>
            <w:tcW w:w="1142" w:type="dxa"/>
          </w:tcPr>
          <w:p w:rsidR="00715F03" w:rsidRDefault="00715F03" w:rsidP="0010539E">
            <w:r w:rsidRPr="0054378C"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4378C">
              <w:fldChar w:fldCharType="separate"/>
            </w:r>
            <w:r>
              <w:rPr>
                <w:noProof/>
              </w:rPr>
              <w:t>[57, 59, 62]</w:t>
            </w:r>
            <w:r w:rsidRPr="0054378C"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>
              <w:t>Frequency undefined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razepate</w:t>
            </w:r>
          </w:p>
        </w:tc>
        <w:tc>
          <w:tcPr>
            <w:tcW w:w="1142" w:type="dxa"/>
          </w:tcPr>
          <w:p w:rsidR="00715F03" w:rsidRDefault="00715F03" w:rsidP="0010539E">
            <w:r w:rsidRPr="0054378C"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4378C">
              <w:fldChar w:fldCharType="separate"/>
            </w:r>
            <w:r>
              <w:rPr>
                <w:noProof/>
              </w:rPr>
              <w:t>[57, 59, 61]</w:t>
            </w:r>
            <w:r w:rsidRPr="0054378C"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>
              <w:t>Frequency undefined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zepam</w:t>
            </w:r>
          </w:p>
        </w:tc>
        <w:tc>
          <w:tcPr>
            <w:tcW w:w="1142" w:type="dxa"/>
          </w:tcPr>
          <w:p w:rsidR="00715F03" w:rsidRDefault="00715F03" w:rsidP="0010539E">
            <w:r w:rsidRPr="0054378C"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4378C">
              <w:fldChar w:fldCharType="separate"/>
            </w:r>
            <w:r>
              <w:rPr>
                <w:noProof/>
              </w:rPr>
              <w:t>[57-59, 61, 62]</w:t>
            </w:r>
            <w:r w:rsidRPr="0054378C"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>
              <w:t>Frequency undefined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tazolam</w:t>
            </w:r>
          </w:p>
        </w:tc>
        <w:tc>
          <w:tcPr>
            <w:tcW w:w="1142" w:type="dxa"/>
          </w:tcPr>
          <w:p w:rsidR="00715F03" w:rsidRDefault="00715F03" w:rsidP="0010539E">
            <w:r w:rsidRPr="0054378C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4378C">
              <w:fldChar w:fldCharType="separate"/>
            </w:r>
            <w:r>
              <w:rPr>
                <w:noProof/>
              </w:rPr>
              <w:t>[57, 59]</w:t>
            </w:r>
            <w:r w:rsidRPr="0054378C"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2%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razepam</w:t>
            </w:r>
          </w:p>
        </w:tc>
        <w:tc>
          <w:tcPr>
            <w:tcW w:w="1142" w:type="dxa"/>
          </w:tcPr>
          <w:p w:rsidR="00715F03" w:rsidRDefault="00715F03" w:rsidP="0010539E">
            <w:r w:rsidRPr="0054378C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4378C">
              <w:fldChar w:fldCharType="separate"/>
            </w:r>
            <w:r>
              <w:rPr>
                <w:noProof/>
              </w:rPr>
              <w:t>[57, 59]</w:t>
            </w:r>
            <w:r w:rsidRPr="0054378C"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252E75">
              <w:t>Frequency undefined</w:t>
            </w:r>
          </w:p>
        </w:tc>
        <w:tc>
          <w:tcPr>
            <w:tcW w:w="1241" w:type="dxa"/>
          </w:tcPr>
          <w:p w:rsidR="00715F03" w:rsidRDefault="00715F03" w:rsidP="00BD4054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azep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3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zep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 w:rsidRPr="00252E75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azep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 w:rsidRPr="00252E75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azepam</w:t>
            </w:r>
          </w:p>
        </w:tc>
        <w:tc>
          <w:tcPr>
            <w:tcW w:w="1142" w:type="dxa"/>
          </w:tcPr>
          <w:p w:rsidR="00715F03" w:rsidRDefault="00715F03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 w:rsidRPr="00252E75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mazep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HbmppZGljPC9BdXRob3I+PFllYXI+MjAxMjwvWWVhcj48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DaGV3PC9BdXRob3I+PFllYXI+MjAwODwvWWVhcj48UmVjTnVtPjIyOTwvUmVjTnVtPjxy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TksIDYyXTwvRGlzcGxheVRleHQ+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DaGV3PC9BdXRob3I+PFllYXI+MjAwODwvWWVhcj48UmVjTnVtPjIyOTwvUmVjTnVtPjxy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59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1-10%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azol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&lt;1%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etazenil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 w:rsidRPr="00252E75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nol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baz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AC0B69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ti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xazol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lor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l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carfluzepate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loflazepate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izol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brom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nitr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topr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Ketazol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razol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met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dazepam</w:t>
            </w:r>
          </w:p>
        </w:tc>
        <w:tc>
          <w:tcPr>
            <w:tcW w:w="1142" w:type="dxa"/>
          </w:tcPr>
          <w:p w:rsidR="00715F03" w:rsidRDefault="00715F03" w:rsidP="0010539E"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A942F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dazola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&lt;1%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met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tr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2F43A3">
              <w:t>Frequency undefined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d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n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m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azol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trazepam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-Chlordiazepoxide</w:t>
            </w:r>
          </w:p>
        </w:tc>
        <w:tc>
          <w:tcPr>
            <w:tcW w:w="1142" w:type="dxa"/>
          </w:tcPr>
          <w:p w:rsidR="00715F03" w:rsidRDefault="00715F03" w:rsidP="0010539E"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8B128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4074B1">
            <w:pPr>
              <w:jc w:val="center"/>
            </w:pPr>
            <w:r w:rsidRPr="00B2177D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Non-Benzodiazepine Hypnot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barbital</w:t>
            </w:r>
          </w:p>
        </w:tc>
        <w:tc>
          <w:tcPr>
            <w:tcW w:w="1142" w:type="dxa"/>
          </w:tcPr>
          <w:p w:rsidR="00715F03" w:rsidRDefault="00715F03"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7435C0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barbital</w:t>
            </w:r>
          </w:p>
        </w:tc>
        <w:tc>
          <w:tcPr>
            <w:tcW w:w="1142" w:type="dxa"/>
          </w:tcPr>
          <w:p w:rsidR="00715F03" w:rsidRDefault="00715F03"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7435C0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7435C0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&lt;1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lbital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hobarbital</w:t>
            </w:r>
          </w:p>
        </w:tc>
        <w:tc>
          <w:tcPr>
            <w:tcW w:w="1142" w:type="dxa"/>
          </w:tcPr>
          <w:p w:rsidR="00715F03" w:rsidRDefault="00715F03"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DA391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obarbital</w:t>
            </w:r>
          </w:p>
        </w:tc>
        <w:tc>
          <w:tcPr>
            <w:tcW w:w="1142" w:type="dxa"/>
          </w:tcPr>
          <w:p w:rsidR="00715F03" w:rsidRDefault="00715F03"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DA391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 w:rsidRPr="002F43A3">
              <w:t>Frequency undefined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cobarbital</w:t>
            </w:r>
          </w:p>
        </w:tc>
        <w:tc>
          <w:tcPr>
            <w:tcW w:w="1142" w:type="dxa"/>
          </w:tcPr>
          <w:p w:rsidR="00715F03" w:rsidRDefault="00715F03"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DA391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&lt;1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probarbital</w:t>
            </w:r>
          </w:p>
        </w:tc>
        <w:tc>
          <w:tcPr>
            <w:tcW w:w="1142" w:type="dxa"/>
          </w:tcPr>
          <w:p w:rsidR="00715F03" w:rsidRDefault="00715F03"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DA391E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DA391E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exobarbital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tazepam</w:t>
            </w:r>
          </w:p>
        </w:tc>
        <w:tc>
          <w:tcPr>
            <w:tcW w:w="1142" w:type="dxa"/>
          </w:tcPr>
          <w:p w:rsidR="00715F03" w:rsidRDefault="00715F03"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AC2962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tizolam</w:t>
            </w:r>
          </w:p>
        </w:tc>
        <w:tc>
          <w:tcPr>
            <w:tcW w:w="1142" w:type="dxa"/>
          </w:tcPr>
          <w:p w:rsidR="00715F03" w:rsidRDefault="00715F03"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AC2962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chloroetizolam</w:t>
            </w:r>
          </w:p>
        </w:tc>
        <w:tc>
          <w:tcPr>
            <w:tcW w:w="1142" w:type="dxa"/>
          </w:tcPr>
          <w:p w:rsidR="00715F03" w:rsidRDefault="00715F03"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AC2962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AC296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aleplon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≤1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lpidem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pPr>
              <w:ind w:firstLine="720"/>
            </w:pPr>
            <w:r>
              <w:t>1-10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aclofen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1-11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al Hydrate</w:t>
            </w:r>
          </w:p>
        </w:tc>
        <w:tc>
          <w:tcPr>
            <w:tcW w:w="1142" w:type="dxa"/>
          </w:tcPr>
          <w:p w:rsidR="00715F03" w:rsidRDefault="00715F03"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6F09BC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5C5A03">
            <w:r w:rsidRPr="002F43A3">
              <w:t>Frequency undefined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utethimide</w:t>
            </w:r>
          </w:p>
        </w:tc>
        <w:tc>
          <w:tcPr>
            <w:tcW w:w="1142" w:type="dxa"/>
          </w:tcPr>
          <w:p w:rsidR="00715F03" w:rsidRDefault="00715F03"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6F09BC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raldehyde</w:t>
            </w:r>
          </w:p>
        </w:tc>
        <w:tc>
          <w:tcPr>
            <w:tcW w:w="1142" w:type="dxa"/>
          </w:tcPr>
          <w:p w:rsidR="00715F03" w:rsidRDefault="00715F03"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6F09BC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6F09BC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piclon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5931E8">
              <w:t>Frequency undefined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zopiclone</w:t>
            </w:r>
          </w:p>
        </w:tc>
        <w:tc>
          <w:tcPr>
            <w:tcW w:w="1142" w:type="dxa"/>
          </w:tcPr>
          <w:p w:rsidR="00715F03" w:rsidRDefault="00715F03" w:rsidP="001755DD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≤3%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robamat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>
              <w:t>--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obarbital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5C5A03">
            <w:r w:rsidRPr="005931E8">
              <w:t>Frequency undefined</w:t>
            </w:r>
          </w:p>
        </w:tc>
        <w:tc>
          <w:tcPr>
            <w:tcW w:w="1241" w:type="dxa"/>
          </w:tcPr>
          <w:p w:rsidR="00715F03" w:rsidRDefault="00715F03" w:rsidP="00715F03">
            <w:pPr>
              <w:jc w:val="center"/>
            </w:pPr>
            <w:r w:rsidRPr="0063525A">
              <w:t>Yes</w:t>
            </w:r>
          </w:p>
        </w:tc>
        <w:tc>
          <w:tcPr>
            <w:tcW w:w="1326" w:type="dxa"/>
          </w:tcPr>
          <w:p w:rsidR="00715F03" w:rsidRDefault="00715F03" w:rsidP="00715F03">
            <w:pPr>
              <w:jc w:val="center"/>
            </w:pPr>
            <w:r w:rsidRPr="00D24406">
              <w:t>Yes</w:t>
            </w:r>
          </w:p>
        </w:tc>
      </w:tr>
      <w:tr w:rsidR="00C8126E" w:rsidTr="003D5B17">
        <w:tc>
          <w:tcPr>
            <w:tcW w:w="1994" w:type="dxa"/>
            <w:vMerge w:val="restart"/>
            <w:vAlign w:val="center"/>
          </w:tcPr>
          <w:p w:rsidR="00C8126E" w:rsidRPr="00FD71C4" w:rsidRDefault="00C8126E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pioid agonist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um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madol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HbmppZGljPC9BdXRob3I+PFllYXI+MjAxMjwvWWVhcj48
UmVjTnVtPjIzMTwvUmVjTnVtPjxEaXNwbGF5VGV4dD5bNTYsIDU3LCA1OSwgNjJ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cm5haGFu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J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cm5haGFu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1-5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de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HbmppZGljPC9BdXRob3I+PFllYXI+MjAxMjwvWWVhcj48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EsIDYyXTwvRGlz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ED6026">
            <w:r w:rsidRPr="002F43A3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do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&lt;1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ado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2F43A3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rph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7, 59, </w:t>
            </w:r>
            <w:r>
              <w:rPr>
                <w:noProof/>
              </w:rPr>
              <w:lastRenderedPageBreak/>
              <w:t>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lastRenderedPageBreak/>
              <w:t>&gt;10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codo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1-5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morphone</w:t>
            </w:r>
          </w:p>
        </w:tc>
        <w:tc>
          <w:tcPr>
            <w:tcW w:w="1142" w:type="dxa"/>
          </w:tcPr>
          <w:p w:rsidR="00C8126E" w:rsidRDefault="00C8126E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3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eramid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ED6026">
            <w:r w:rsidRPr="002F43A3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erid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2F43A3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oxyphe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tyl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haprod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ilerid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dol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fentanil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o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tropropoxyphe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dihydro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benzoyl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code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morphine</w:t>
            </w:r>
          </w:p>
        </w:tc>
        <w:tc>
          <w:tcPr>
            <w:tcW w:w="1142" w:type="dxa"/>
          </w:tcPr>
          <w:p w:rsidR="00C8126E" w:rsidRDefault="00C8126E" w:rsidP="0010539E"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4E0BD7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oxylat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ED6026">
            <w:r w:rsidRPr="008C410C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ropanoylmorphine</w:t>
            </w:r>
          </w:p>
        </w:tc>
        <w:tc>
          <w:tcPr>
            <w:tcW w:w="1142" w:type="dxa"/>
          </w:tcPr>
          <w:p w:rsidR="00C8126E" w:rsidRDefault="00C8126E" w:rsidP="0010539E"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67DB9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morphine</w:t>
            </w:r>
          </w:p>
        </w:tc>
        <w:tc>
          <w:tcPr>
            <w:tcW w:w="1142" w:type="dxa"/>
          </w:tcPr>
          <w:p w:rsidR="00C8126E" w:rsidRDefault="00C8126E" w:rsidP="0010539E"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onitazene</w:t>
            </w:r>
          </w:p>
        </w:tc>
        <w:tc>
          <w:tcPr>
            <w:tcW w:w="1142" w:type="dxa"/>
          </w:tcPr>
          <w:p w:rsidR="00C8126E" w:rsidRDefault="00C8126E" w:rsidP="0010539E"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E166BB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ntanyl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&gt;10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morphone</w:t>
            </w:r>
          </w:p>
        </w:tc>
        <w:tc>
          <w:tcPr>
            <w:tcW w:w="1142" w:type="dxa"/>
          </w:tcPr>
          <w:p w:rsidR="00C8126E" w:rsidRDefault="00C8126E" w:rsidP="0010539E"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8C410C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rphanol</w:t>
            </w:r>
          </w:p>
        </w:tc>
        <w:tc>
          <w:tcPr>
            <w:tcW w:w="1142" w:type="dxa"/>
          </w:tcPr>
          <w:p w:rsidR="00C8126E" w:rsidRDefault="00C8126E" w:rsidP="0010539E"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8C410C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comorphine</w:t>
            </w:r>
          </w:p>
        </w:tc>
        <w:tc>
          <w:tcPr>
            <w:tcW w:w="1142" w:type="dxa"/>
          </w:tcPr>
          <w:p w:rsidR="00C8126E" w:rsidRDefault="00C8126E" w:rsidP="0010539E"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3B37D8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thid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61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pentadol</w:t>
            </w:r>
          </w:p>
        </w:tc>
        <w:tc>
          <w:tcPr>
            <w:tcW w:w="1142" w:type="dxa"/>
          </w:tcPr>
          <w:p w:rsidR="00C8126E" w:rsidRDefault="00C8126E" w:rsidP="0010539E"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1%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baine</w:t>
            </w:r>
          </w:p>
        </w:tc>
        <w:tc>
          <w:tcPr>
            <w:tcW w:w="1142" w:type="dxa"/>
          </w:tcPr>
          <w:p w:rsidR="00C8126E" w:rsidRDefault="00C8126E" w:rsidP="0010539E"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 w:rsidRPr="009F3D39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--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paver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prenorphine</w:t>
            </w:r>
          </w:p>
        </w:tc>
        <w:tc>
          <w:tcPr>
            <w:tcW w:w="1142" w:type="dxa"/>
          </w:tcPr>
          <w:p w:rsidR="00C8126E" w:rsidRDefault="00C8126E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isani&lt;/Author&gt;&lt;Year&gt;2009&lt;/Year&gt;&lt;RecNum&gt;144&lt;/RecNum&gt;&lt;DisplayText&gt;[63]&lt;/DisplayText&gt;&lt;record&gt;&lt;rec-number&gt;144&lt;/rec-number&gt;&lt;foreign-keys&gt;&lt;key app="EN" db-id="ts05xsvrizxwv0eppxexvsri2w0xfxxap20p" timestamp="1438098779"&gt;144&lt;/key&gt;&lt;key app="ENWeb" db-id=""&gt;0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/titles&gt;&lt;periodical&gt;&lt;full-title&gt;Crit Care Med&lt;/full-title&gt;&lt;/periodical&gt;&lt;pages&gt;177-83&lt;/pages&gt;&lt;volume&gt;37&lt;/volume&gt;&lt;number&gt;1&lt;/number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1530-0293 (Electronic)&amp;#xD;0090-3493 (Linking)&lt;/isbn&gt;&lt;accession-num&gt;19050611&lt;/accession-num&gt;&lt;urls&gt;&lt;related-urls&gt;&lt;url&gt;http://www.ncbi.nlm.nih.gov/pubmed/19050611&lt;/url&gt;&lt;/related-urls&gt;&lt;/urls&gt;&lt;custom2&gt;2700732&lt;/custom2&gt;&lt;electronic-resource-num&gt;10.1097/CCM.0b013e318192fcf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8C410C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C8126E" w:rsidTr="003D5B17">
        <w:tc>
          <w:tcPr>
            <w:tcW w:w="1994" w:type="dxa"/>
            <w:vMerge/>
            <w:vAlign w:val="center"/>
          </w:tcPr>
          <w:p w:rsidR="00C8126E" w:rsidRPr="00FD71C4" w:rsidRDefault="00C8126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C8126E" w:rsidRDefault="00C8126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azocine</w:t>
            </w:r>
          </w:p>
        </w:tc>
        <w:tc>
          <w:tcPr>
            <w:tcW w:w="1142" w:type="dxa"/>
          </w:tcPr>
          <w:p w:rsidR="00C8126E" w:rsidRDefault="00C8126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C8126E" w:rsidRDefault="00C8126E" w:rsidP="001755DD">
            <w:r w:rsidRPr="008C410C">
              <w:t>Frequency undefined</w:t>
            </w:r>
          </w:p>
        </w:tc>
        <w:tc>
          <w:tcPr>
            <w:tcW w:w="1241" w:type="dxa"/>
          </w:tcPr>
          <w:p w:rsidR="00C8126E" w:rsidRDefault="00C8126E" w:rsidP="00C8126E">
            <w:pPr>
              <w:jc w:val="center"/>
            </w:pPr>
            <w:r w:rsidRPr="00F72BE6">
              <w:t>Yes</w:t>
            </w:r>
          </w:p>
        </w:tc>
        <w:tc>
          <w:tcPr>
            <w:tcW w:w="1326" w:type="dxa"/>
          </w:tcPr>
          <w:p w:rsidR="00C8126E" w:rsidRDefault="00C8126E" w:rsidP="00D55499">
            <w:pPr>
              <w:jc w:val="center"/>
            </w:pPr>
            <w:r w:rsidRPr="00F67DB9">
              <w:t>Yes</w:t>
            </w:r>
          </w:p>
        </w:tc>
      </w:tr>
      <w:tr w:rsidR="00715F03" w:rsidTr="003D5B17">
        <w:tc>
          <w:tcPr>
            <w:tcW w:w="1994" w:type="dxa"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hypertensives </w:t>
            </w:r>
          </w:p>
        </w:tc>
        <w:tc>
          <w:tcPr>
            <w:tcW w:w="2499" w:type="dxa"/>
          </w:tcPr>
          <w:p w:rsidR="00715F03" w:rsidRDefault="00715F03" w:rsidP="001755DD">
            <w:r w:rsidRPr="004A62D3">
              <w:t>Tizanidin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8C410C">
              <w:t>Frequency undefined</w:t>
            </w:r>
          </w:p>
        </w:tc>
        <w:tc>
          <w:tcPr>
            <w:tcW w:w="1241" w:type="dxa"/>
          </w:tcPr>
          <w:p w:rsidR="00715F03" w:rsidRDefault="00BD04A5" w:rsidP="00136414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715F03" w:rsidRPr="000E03B9" w:rsidRDefault="00136414" w:rsidP="00136414">
            <w:pPr>
              <w:jc w:val="center"/>
            </w:pPr>
            <w:r>
              <w:t>n/a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arrhythmic</w:t>
            </w: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sopyramide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7, 59, </w:t>
            </w:r>
            <w:r>
              <w:rPr>
                <w:noProof/>
              </w:rPr>
              <w:lastRenderedPageBreak/>
              <w:t>61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ED6026">
            <w:r>
              <w:lastRenderedPageBreak/>
              <w:t xml:space="preserve">Frequency </w:t>
            </w:r>
            <w:r>
              <w:lastRenderedPageBreak/>
              <w:t>undefined</w:t>
            </w:r>
          </w:p>
        </w:tc>
        <w:tc>
          <w:tcPr>
            <w:tcW w:w="1241" w:type="dxa"/>
          </w:tcPr>
          <w:p w:rsidR="00715F03" w:rsidRDefault="00BD04A5" w:rsidP="00136414">
            <w:pPr>
              <w:jc w:val="center"/>
            </w:pPr>
            <w:r>
              <w:lastRenderedPageBreak/>
              <w:t>Yes</w:t>
            </w:r>
          </w:p>
        </w:tc>
        <w:tc>
          <w:tcPr>
            <w:tcW w:w="1326" w:type="dxa"/>
          </w:tcPr>
          <w:p w:rsidR="00715F03" w:rsidRPr="000E03B9" w:rsidRDefault="00136414" w:rsidP="00136414">
            <w:pPr>
              <w:jc w:val="center"/>
            </w:pPr>
            <w:r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goxin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AC0B69">
              <w:t>Frequency undefined</w:t>
            </w:r>
          </w:p>
        </w:tc>
        <w:tc>
          <w:tcPr>
            <w:tcW w:w="1241" w:type="dxa"/>
          </w:tcPr>
          <w:p w:rsidR="00715F03" w:rsidRDefault="00BD04A5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136414" w:rsidP="00136414">
            <w:pPr>
              <w:jc w:val="center"/>
            </w:pPr>
            <w:r>
              <w:t>No</w:t>
            </w:r>
          </w:p>
        </w:tc>
      </w:tr>
      <w:tr w:rsidR="00715F03" w:rsidTr="003D5B17">
        <w:tc>
          <w:tcPr>
            <w:tcW w:w="1994" w:type="dxa"/>
            <w:vMerge w:val="restart"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holinergics and/or Antihistamin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center"/>
          </w:tcPr>
          <w:p w:rsidR="00715F03" w:rsidRDefault="00715F03" w:rsidP="00E46F2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yclomine</w:t>
            </w:r>
          </w:p>
        </w:tc>
        <w:tc>
          <w:tcPr>
            <w:tcW w:w="1142" w:type="dxa"/>
            <w:vAlign w:val="center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xDaXRlPjxBdXRob3I+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xDaXRlPjxBdXRob3I+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1986" w:type="dxa"/>
            <w:vAlign w:val="center"/>
          </w:tcPr>
          <w:p w:rsidR="00715F03" w:rsidRDefault="00715F03" w:rsidP="003D5B17">
            <w:r w:rsidRPr="00E46F28">
              <w:t>Frequency undefined</w:t>
            </w:r>
          </w:p>
        </w:tc>
        <w:tc>
          <w:tcPr>
            <w:tcW w:w="1241" w:type="dxa"/>
          </w:tcPr>
          <w:p w:rsidR="00715F03" w:rsidRDefault="00BD04A5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136414" w:rsidP="00136414">
            <w:pPr>
              <w:jc w:val="center"/>
            </w:pPr>
            <w:r>
              <w:t>Yes</w:t>
            </w:r>
          </w:p>
        </w:tc>
      </w:tr>
      <w:tr w:rsidR="00715F03" w:rsidTr="003D5B17">
        <w:tc>
          <w:tcPr>
            <w:tcW w:w="1994" w:type="dxa"/>
            <w:vMerge/>
            <w:vAlign w:val="center"/>
          </w:tcPr>
          <w:p w:rsidR="00715F03" w:rsidRPr="00FD71C4" w:rsidRDefault="00715F0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715F03" w:rsidRDefault="00715F0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opolamine (Hyoscine)</w:t>
            </w:r>
          </w:p>
        </w:tc>
        <w:tc>
          <w:tcPr>
            <w:tcW w:w="1142" w:type="dxa"/>
          </w:tcPr>
          <w:p w:rsidR="00715F03" w:rsidRDefault="00715F03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715F03" w:rsidRDefault="00715F03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715F03" w:rsidRDefault="00BD04A5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715F03" w:rsidRPr="000E03B9" w:rsidRDefault="00136414" w:rsidP="00136414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hexyphenidyl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136414" w:rsidP="00136414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copyrrolate</w:t>
            </w:r>
          </w:p>
        </w:tc>
        <w:tc>
          <w:tcPr>
            <w:tcW w:w="1142" w:type="dxa"/>
          </w:tcPr>
          <w:p w:rsidR="00136414" w:rsidRDefault="00136414" w:rsidP="001755DD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136414" w:rsidP="00136414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atropium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TYWxhaHVkZWVuPC9BdXRob3I+PFllYXI+MjAxNTwvWWVh
cj48UmVjTnVtPjEwNjwvUmVjTnVtPjxEaXNwbGF5VGV4dD5bNTY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duamlkaWM8L0F1dGhvcj48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Y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duamlkaWM8L0F1dGhvcj48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9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>
              <w:t>--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136414" w:rsidP="00136414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otropium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>
              <w:t>--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136414" w:rsidP="00136414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oscyam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5217A5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anthel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ED6026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5217A5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>
              <w:t>--</w:t>
            </w:r>
          </w:p>
        </w:tc>
        <w:tc>
          <w:tcPr>
            <w:tcW w:w="1241" w:type="dxa"/>
          </w:tcPr>
          <w:p w:rsidR="00136414" w:rsidRDefault="00136414" w:rsidP="00136414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5217A5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mepronium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>
              <w:t>--</w:t>
            </w:r>
          </w:p>
        </w:tc>
        <w:tc>
          <w:tcPr>
            <w:tcW w:w="1241" w:type="dxa"/>
          </w:tcPr>
          <w:p w:rsidR="00806F00" w:rsidRDefault="00806F00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24B96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scopolam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806F00" w:rsidRDefault="00806F00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24B96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cyclid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806F00" w:rsidRDefault="00806F00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24B96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piverine 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E46F28">
            <w:pPr>
              <w:ind w:firstLine="720"/>
            </w:pPr>
            <w:r>
              <w:t>--</w:t>
            </w:r>
          </w:p>
        </w:tc>
        <w:tc>
          <w:tcPr>
            <w:tcW w:w="1241" w:type="dxa"/>
          </w:tcPr>
          <w:p w:rsidR="00806F00" w:rsidRDefault="00806F00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24B96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patep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>
              <w:t>--</w:t>
            </w:r>
          </w:p>
        </w:tc>
        <w:tc>
          <w:tcPr>
            <w:tcW w:w="1241" w:type="dxa"/>
          </w:tcPr>
          <w:p w:rsidR="00806F00" w:rsidRDefault="00806F00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24B96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tropine</w:t>
            </w:r>
          </w:p>
        </w:tc>
        <w:tc>
          <w:tcPr>
            <w:tcW w:w="1142" w:type="dxa"/>
          </w:tcPr>
          <w:p w:rsidR="00136414" w:rsidRDefault="00136414" w:rsidP="00FE3878"/>
          <w:p w:rsidR="00136414" w:rsidRDefault="00136414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emast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rop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SdWRvbHBoPC9BdXRob3I+PFllYXI+MjAwODwvWWVhcj48
UmVjTnVtPjIxOTwvUmVjTnVtPjxEaXNwbGF5VGV4dD5bNTg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DaGV3PC9BdXRob3I+PFll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g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DaGV3PC9BdXRob3I+PFll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1755DD">
            <w:r w:rsidRPr="00E46F28">
              <w:t>Frequency undefined</w:t>
            </w:r>
          </w:p>
        </w:tc>
        <w:tc>
          <w:tcPr>
            <w:tcW w:w="1241" w:type="dxa"/>
          </w:tcPr>
          <w:p w:rsidR="00136414" w:rsidRDefault="00136414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lladonna alkaloids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E46F28">
            <w:pPr>
              <w:jc w:val="center"/>
            </w:pPr>
            <w:r>
              <w:t>--</w:t>
            </w:r>
          </w:p>
        </w:tc>
        <w:tc>
          <w:tcPr>
            <w:tcW w:w="1241" w:type="dxa"/>
          </w:tcPr>
          <w:p w:rsidR="00136414" w:rsidRDefault="00136414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ylam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F15856"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xyz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F15856"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pheniram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F15856"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menhydrinat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1755DD">
            <w:r w:rsidRPr="00F15856">
              <w:t>Frequency undefined</w:t>
            </w:r>
          </w:p>
        </w:tc>
        <w:tc>
          <w:tcPr>
            <w:tcW w:w="1241" w:type="dxa"/>
          </w:tcPr>
          <w:p w:rsidR="00806F00" w:rsidRDefault="00806F00" w:rsidP="009400E8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Default="00806F00" w:rsidP="009400E8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tad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&lt;2%</w:t>
            </w:r>
          </w:p>
        </w:tc>
        <w:tc>
          <w:tcPr>
            <w:tcW w:w="1241" w:type="dxa"/>
          </w:tcPr>
          <w:p w:rsidR="00136414" w:rsidRDefault="009400E8" w:rsidP="009400E8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9400E8" w:rsidP="009400E8">
            <w:pPr>
              <w:jc w:val="center"/>
            </w:pPr>
            <w:r>
              <w:t>n/a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elennam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9400E8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9400E8" w:rsidRPr="000E03B9" w:rsidRDefault="009400E8" w:rsidP="009400E8">
            <w:pPr>
              <w:jc w:val="center"/>
            </w:pPr>
            <w:r>
              <w:t>n/a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imemaz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9400E8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9400E8" w:rsidRPr="000E03B9" w:rsidRDefault="009400E8" w:rsidP="009400E8">
            <w:pPr>
              <w:jc w:val="center"/>
            </w:pPr>
            <w:r>
              <w:t>n/a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yltoloxam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9400E8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9400E8" w:rsidRPr="000E03B9" w:rsidRDefault="009400E8" w:rsidP="009400E8">
            <w:pPr>
              <w:jc w:val="center"/>
            </w:pPr>
            <w:r>
              <w:t>n/a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ilam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F15856">
            <w:pPr>
              <w:jc w:val="center"/>
            </w:pPr>
            <w:r>
              <w:t>--</w:t>
            </w:r>
          </w:p>
        </w:tc>
        <w:tc>
          <w:tcPr>
            <w:tcW w:w="1241" w:type="dxa"/>
          </w:tcPr>
          <w:p w:rsidR="009400E8" w:rsidRDefault="009400E8" w:rsidP="009400E8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9400E8" w:rsidRPr="000E03B9" w:rsidRDefault="009400E8" w:rsidP="009400E8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proheptad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SdWRvbHBoPC9BdXRob3I+PFllYXI+MjAwODwvWWVhcj48
UmVjTnVtPjIxOTwvUmVjTnVtPjxEaXNwbGF5VGV4dD5bNTcsIDYw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xD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Yw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xD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60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Frequency undefined</w:t>
            </w:r>
          </w:p>
        </w:tc>
        <w:tc>
          <w:tcPr>
            <w:tcW w:w="1241" w:type="dxa"/>
          </w:tcPr>
          <w:p w:rsidR="00136414" w:rsidRDefault="009400E8" w:rsidP="009400E8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9400E8" w:rsidP="009400E8">
            <w:pPr>
              <w:jc w:val="center"/>
            </w:pPr>
            <w:r>
              <w:t>Yes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brompheniram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9400E8" w:rsidRPr="000E03B9" w:rsidRDefault="009400E8" w:rsidP="00824B96">
            <w:pPr>
              <w:jc w:val="center"/>
            </w:pPr>
            <w:r>
              <w:t>Yes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chlorpheniram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Frequency undefined</w:t>
            </w:r>
          </w:p>
        </w:tc>
        <w:tc>
          <w:tcPr>
            <w:tcW w:w="1241" w:type="dxa"/>
          </w:tcPr>
          <w:p w:rsidR="009400E8" w:rsidRDefault="009400E8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9400E8" w:rsidRPr="000E03B9" w:rsidRDefault="009400E8" w:rsidP="00824B96">
            <w:pPr>
              <w:jc w:val="center"/>
            </w:pPr>
            <w:r>
              <w:t>Yes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rolid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9400E8" w:rsidRPr="000E03B9" w:rsidRDefault="009400E8" w:rsidP="00824B96">
            <w:pPr>
              <w:jc w:val="center"/>
            </w:pPr>
            <w:r>
              <w:t>Yes</w:t>
            </w:r>
          </w:p>
        </w:tc>
      </w:tr>
      <w:tr w:rsidR="009400E8" w:rsidTr="003D5B17">
        <w:tc>
          <w:tcPr>
            <w:tcW w:w="1994" w:type="dxa"/>
            <w:vMerge/>
            <w:vAlign w:val="center"/>
          </w:tcPr>
          <w:p w:rsidR="009400E8" w:rsidRPr="00FD71C4" w:rsidRDefault="009400E8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9400E8" w:rsidRDefault="009400E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zatadine</w:t>
            </w:r>
          </w:p>
        </w:tc>
        <w:tc>
          <w:tcPr>
            <w:tcW w:w="1142" w:type="dxa"/>
          </w:tcPr>
          <w:p w:rsidR="009400E8" w:rsidRDefault="009400E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9400E8" w:rsidRDefault="009400E8" w:rsidP="004A62D3">
            <w:r>
              <w:t>--</w:t>
            </w:r>
          </w:p>
        </w:tc>
        <w:tc>
          <w:tcPr>
            <w:tcW w:w="1241" w:type="dxa"/>
          </w:tcPr>
          <w:p w:rsidR="009400E8" w:rsidRDefault="009400E8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9400E8" w:rsidRPr="000E03B9" w:rsidRDefault="009400E8" w:rsidP="00824B96">
            <w:pPr>
              <w:jc w:val="center"/>
            </w:pPr>
            <w:r>
              <w:t>n/a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iram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--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n/a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Fesoterodine 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ED6026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hexol</w:t>
            </w:r>
          </w:p>
        </w:tc>
        <w:tc>
          <w:tcPr>
            <w:tcW w:w="1142" w:type="dxa"/>
          </w:tcPr>
          <w:p w:rsidR="003D5B17" w:rsidRDefault="003D5B17" w:rsidP="004A62D3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n/a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rifenacin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Pr="00EF3D09" w:rsidRDefault="003D5B17" w:rsidP="004A62D3">
            <w:pPr>
              <w:rPr>
                <w:b/>
              </w:rPr>
            </w:pPr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avoxat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ED6026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omatrop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butynin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SdWRvbHBoPC9BdXRob3I+PFllYXI+MjAwODwvWWVhcj48
UmVjTnVtPjIxOTwvUmVjTnVtPjxEaXNwbGF5VGV4dD5bNTY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HbmppZGljPC9BdXRob3I+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Y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HbmppZGljPC9BdXRob3I+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1-5%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lifenacin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&lt;1%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terod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HbmppZGljPC9BdXRob3I+PFllYXI+MjAxMjwvWWVhcj48
UmVjTnVtPjIzMTwvUmVjTnVtPjxEaXNwbGF5VGV4dD5bNTYtNjJ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Q2hldzwvQXV0aG9yPjxZZWFyPjIwMDg8L1llYXI+PFJlY051bT4yMjk8L1JlY051bT48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J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Q2hldzwvQXV0aG9yPjxZZWFyPjIwMDg8L1llYXI+PFJlY051bT4yMjk8L1JlY051bT48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&lt;1%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spium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&lt;1%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hydram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SdWRvbHBoPC9BdXRob3I+PFllYXI+MjAwODwvWWVhcj48
UmVjTnVtPjIxOTwvUmVjTnVtPjxEaXNwbGF5VGV4dD5bNTcsIDU4LCA2MC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hpbG1lcjwv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4LCA2MC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hpbG1lcjwv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8, 60-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inoxam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loratad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--</w:t>
            </w:r>
          </w:p>
        </w:tc>
        <w:tc>
          <w:tcPr>
            <w:tcW w:w="1241" w:type="dxa"/>
          </w:tcPr>
          <w:p w:rsidR="003D5B17" w:rsidRDefault="003D5B17" w:rsidP="003D5B17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3D5B17" w:rsidRPr="000E03B9" w:rsidRDefault="003D5B17" w:rsidP="003D5B17">
            <w:pPr>
              <w:jc w:val="center"/>
            </w:pPr>
            <w:r>
              <w:t>n/a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xofenad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--</w:t>
            </w:r>
          </w:p>
        </w:tc>
        <w:tc>
          <w:tcPr>
            <w:tcW w:w="1241" w:type="dxa"/>
          </w:tcPr>
          <w:p w:rsidR="003D5B17" w:rsidRDefault="003D5B17" w:rsidP="003D5B17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3D5B17" w:rsidRPr="000E03B9" w:rsidRDefault="003D5B17" w:rsidP="003D5B17">
            <w:pPr>
              <w:jc w:val="center"/>
            </w:pPr>
            <w:r>
              <w:t>n/a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cetiriz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--</w:t>
            </w:r>
          </w:p>
        </w:tc>
        <w:tc>
          <w:tcPr>
            <w:tcW w:w="1241" w:type="dxa"/>
          </w:tcPr>
          <w:p w:rsidR="003D5B17" w:rsidRDefault="003D5B17" w:rsidP="003D5B17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3D5B17" w:rsidRPr="000E03B9" w:rsidRDefault="003D5B17" w:rsidP="003D5B17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tiriz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&lt;2%</w:t>
            </w:r>
          </w:p>
        </w:tc>
        <w:tc>
          <w:tcPr>
            <w:tcW w:w="1241" w:type="dxa"/>
          </w:tcPr>
          <w:p w:rsidR="00136414" w:rsidRDefault="003D5B17" w:rsidP="003D5B17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3D5B17" w:rsidP="003D5B17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iram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ED6026">
            <w:r>
              <w:t>Frequency undefined</w:t>
            </w:r>
          </w:p>
        </w:tc>
        <w:tc>
          <w:tcPr>
            <w:tcW w:w="1241" w:type="dxa"/>
          </w:tcPr>
          <w:p w:rsidR="00136414" w:rsidRDefault="00136414" w:rsidP="003D5B17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Default="003D5B17" w:rsidP="003D5B17">
            <w:pPr>
              <w:jc w:val="center"/>
            </w:pPr>
            <w:r>
              <w:t>Yes</w:t>
            </w:r>
          </w:p>
        </w:tc>
      </w:tr>
      <w:tr w:rsidR="003D5B17" w:rsidTr="003D5B17">
        <w:tc>
          <w:tcPr>
            <w:tcW w:w="1994" w:type="dxa"/>
            <w:vMerge/>
            <w:vAlign w:val="center"/>
          </w:tcPr>
          <w:p w:rsidR="003D5B17" w:rsidRPr="00FD71C4" w:rsidRDefault="003D5B17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3D5B17" w:rsidRDefault="003D5B1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metidine</w:t>
            </w:r>
          </w:p>
        </w:tc>
        <w:tc>
          <w:tcPr>
            <w:tcW w:w="1142" w:type="dxa"/>
          </w:tcPr>
          <w:p w:rsidR="003D5B17" w:rsidRDefault="003D5B17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1986" w:type="dxa"/>
          </w:tcPr>
          <w:p w:rsidR="003D5B17" w:rsidRDefault="003D5B17" w:rsidP="004A62D3">
            <w:r>
              <w:t>Frequency undefined</w:t>
            </w:r>
          </w:p>
        </w:tc>
        <w:tc>
          <w:tcPr>
            <w:tcW w:w="1241" w:type="dxa"/>
          </w:tcPr>
          <w:p w:rsidR="003D5B17" w:rsidRDefault="003D5B17" w:rsidP="00824B96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3D5B17" w:rsidRPr="000E03B9" w:rsidRDefault="003D5B17" w:rsidP="00824B96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amotid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&lt;1%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zatid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&lt;1%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anitid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DaGV3PC9BdXRob3I+PFllYXI+MjAwODwvWWVhcj48UmVj
TnVtPjIyOTwvUmVjTnVtPjxEaXNwbGF5VGV4dD5bNTgtNjA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TYWxhaHVkZWVuPC9BdXRob3I+PFllYXI+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gtNjA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TYWxhaHVkZWVuPC9BdXRob3I+PFllYXI+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0, 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 w:rsidRPr="00F52E12">
              <w:t>Frequency undefined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temizol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--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Ketotifen 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--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 w:val="restart"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ntiemetic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cliz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ED6026">
            <w:r w:rsidRPr="00F52E12"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mepromaz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roperidol</w:t>
            </w:r>
          </w:p>
        </w:tc>
        <w:tc>
          <w:tcPr>
            <w:tcW w:w="1142" w:type="dxa"/>
          </w:tcPr>
          <w:p w:rsidR="00806F00" w:rsidRDefault="00806F00" w:rsidP="004A62D3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 w:rsidRPr="00F52E12"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mperido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--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 w:val="restart"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Muscle Relaxers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rphenadrine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IaWxtZXI8L0F1dGhvcj48WWVhcj4yMDA5PC9ZZWFyPjxS
ZWNOdW0+MjMyPC9SZWNOdW0+PERpc3BsYXlUZXh0Pls1NywgNjE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Q2FpPC9BdXRob3I+PFllYXI+MjAxMzwvWWVhcj48UmVjTnVtPjIzMzwvUmVjTnVtPjxyZWNvcmQ+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jE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Q2FpPC9BdXRob3I+PFllYXI+MjAxMzwvWWVhcj48UmVjTnVtPjIzMzwvUmVjTnVtPjxyZWNvcmQ+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61, 62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isoprodol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SdWRvbHBoPC9BdXRob3I+PFllYXI+MjAwODwvWWVhcj48
UmVjTnVtPjIxOTwvUmVjTnVtPjxEaXNwbGF5VGV4dD5bNTcsIDU5LCA2MF08L0Rpc3BsYXlUZXh0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hpbG1lcjwvQXV0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CA2MF08L0Rpc3BsYXlUZXh0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hpbG1lcjwvQXV0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zoxazone</w:t>
            </w:r>
          </w:p>
        </w:tc>
        <w:tc>
          <w:tcPr>
            <w:tcW w:w="1142" w:type="dxa"/>
          </w:tcPr>
          <w:p w:rsidR="00806F00" w:rsidRDefault="00806F00" w:rsidP="0010539E">
            <w:r w:rsidRPr="008F34DC"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 w:rsidRPr="008F34DC">
              <w:fldChar w:fldCharType="separate"/>
            </w:r>
            <w:r>
              <w:rPr>
                <w:noProof/>
              </w:rPr>
              <w:t>[57]</w:t>
            </w:r>
            <w:r w:rsidRPr="008F34DC"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clobenzaprine</w:t>
            </w:r>
          </w:p>
        </w:tc>
        <w:tc>
          <w:tcPr>
            <w:tcW w:w="1142" w:type="dxa"/>
          </w:tcPr>
          <w:p w:rsidR="00806F00" w:rsidRDefault="00806F00" w:rsidP="0010539E">
            <w:r w:rsidRPr="008F34DC"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F34DC">
              <w:fldChar w:fldCharType="separate"/>
            </w:r>
            <w:r>
              <w:rPr>
                <w:noProof/>
              </w:rPr>
              <w:t>[57, 59-62]</w:t>
            </w:r>
            <w:r w:rsidRPr="008F34DC"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1-3%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axalone</w:t>
            </w:r>
          </w:p>
        </w:tc>
        <w:tc>
          <w:tcPr>
            <w:tcW w:w="1142" w:type="dxa"/>
          </w:tcPr>
          <w:p w:rsidR="00806F00" w:rsidRDefault="00806F00" w:rsidP="0010539E">
            <w:r w:rsidRPr="008F34DC"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 w:rsidRPr="008F34DC">
              <w:fldChar w:fldCharType="separate"/>
            </w:r>
            <w:r>
              <w:rPr>
                <w:noProof/>
              </w:rPr>
              <w:t>[57]</w:t>
            </w:r>
            <w:r w:rsidRPr="008F34DC"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ocarbamol</w:t>
            </w:r>
          </w:p>
        </w:tc>
        <w:tc>
          <w:tcPr>
            <w:tcW w:w="1142" w:type="dxa"/>
          </w:tcPr>
          <w:p w:rsidR="00136414" w:rsidRDefault="00136414" w:rsidP="0010539E">
            <w:r w:rsidRPr="008F34DC"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F34DC">
              <w:fldChar w:fldCharType="separate"/>
            </w:r>
            <w:r>
              <w:rPr>
                <w:noProof/>
              </w:rPr>
              <w:t>[57, 59, 60]</w:t>
            </w:r>
            <w:r w:rsidRPr="008F34DC"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Frequency undefined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verine </w:t>
            </w:r>
          </w:p>
        </w:tc>
        <w:tc>
          <w:tcPr>
            <w:tcW w:w="1142" w:type="dxa"/>
          </w:tcPr>
          <w:p w:rsidR="00806F00" w:rsidRDefault="00806F00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soprodol</w:t>
            </w:r>
          </w:p>
        </w:tc>
        <w:tc>
          <w:tcPr>
            <w:tcW w:w="1142" w:type="dxa"/>
          </w:tcPr>
          <w:p w:rsidR="00806F00" w:rsidRDefault="00806F00"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F4634D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asin</w:t>
            </w:r>
          </w:p>
        </w:tc>
        <w:tc>
          <w:tcPr>
            <w:tcW w:w="1142" w:type="dxa"/>
          </w:tcPr>
          <w:p w:rsidR="00806F00" w:rsidRDefault="00806F00"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F4634D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--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806F00" w:rsidTr="003D5B17">
        <w:tc>
          <w:tcPr>
            <w:tcW w:w="1994" w:type="dxa"/>
            <w:vMerge/>
            <w:vAlign w:val="center"/>
          </w:tcPr>
          <w:p w:rsidR="00806F00" w:rsidRPr="00FD71C4" w:rsidRDefault="00806F00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806F00" w:rsidRDefault="00806F00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ntrolene</w:t>
            </w:r>
          </w:p>
        </w:tc>
        <w:tc>
          <w:tcPr>
            <w:tcW w:w="1142" w:type="dxa"/>
          </w:tcPr>
          <w:p w:rsidR="00806F00" w:rsidRDefault="00806F00"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 w:rsidRPr="00F4634D"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 w:rsidRPr="00F4634D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986" w:type="dxa"/>
          </w:tcPr>
          <w:p w:rsidR="00806F00" w:rsidRDefault="00806F00" w:rsidP="004A62D3">
            <w:r>
              <w:t>Frequency undefined</w:t>
            </w:r>
          </w:p>
        </w:tc>
        <w:tc>
          <w:tcPr>
            <w:tcW w:w="1241" w:type="dxa"/>
          </w:tcPr>
          <w:p w:rsidR="00806F00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806F00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 w:val="restart"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Other</w:t>
            </w: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antad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1-10%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No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n/a</w:t>
            </w:r>
          </w:p>
        </w:tc>
      </w:tr>
      <w:tr w:rsidR="00136414" w:rsidTr="003D5B17">
        <w:tc>
          <w:tcPr>
            <w:tcW w:w="1994" w:type="dxa"/>
            <w:vMerge/>
            <w:vAlign w:val="center"/>
          </w:tcPr>
          <w:p w:rsidR="00136414" w:rsidRPr="00FD71C4" w:rsidRDefault="00136414" w:rsidP="004A62D3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499" w:type="dxa"/>
            <w:vAlign w:val="bottom"/>
          </w:tcPr>
          <w:p w:rsidR="00136414" w:rsidRDefault="00136414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ophylline</w:t>
            </w:r>
          </w:p>
        </w:tc>
        <w:tc>
          <w:tcPr>
            <w:tcW w:w="1142" w:type="dxa"/>
          </w:tcPr>
          <w:p w:rsidR="00136414" w:rsidRDefault="00136414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1986" w:type="dxa"/>
          </w:tcPr>
          <w:p w:rsidR="00136414" w:rsidRDefault="00136414" w:rsidP="004A62D3">
            <w:r>
              <w:t>--</w:t>
            </w:r>
          </w:p>
        </w:tc>
        <w:tc>
          <w:tcPr>
            <w:tcW w:w="1241" w:type="dxa"/>
          </w:tcPr>
          <w:p w:rsidR="00136414" w:rsidRDefault="00806F00" w:rsidP="00806F00">
            <w:pPr>
              <w:jc w:val="center"/>
            </w:pPr>
            <w:r>
              <w:t>Yes</w:t>
            </w:r>
          </w:p>
        </w:tc>
        <w:tc>
          <w:tcPr>
            <w:tcW w:w="1326" w:type="dxa"/>
          </w:tcPr>
          <w:p w:rsidR="00136414" w:rsidRPr="000E03B9" w:rsidRDefault="00806F00" w:rsidP="00806F00">
            <w:pPr>
              <w:jc w:val="center"/>
            </w:pPr>
            <w:r>
              <w:t>Yes</w:t>
            </w:r>
          </w:p>
        </w:tc>
      </w:tr>
    </w:tbl>
    <w:p w:rsidR="00006116" w:rsidRDefault="00006116" w:rsidP="00006116"/>
    <w:p w:rsidR="00006116" w:rsidRDefault="00006116" w:rsidP="00006116"/>
    <w:p w:rsidR="00006116" w:rsidRDefault="00006116" w:rsidP="00006116"/>
    <w:p w:rsidR="00006116" w:rsidRPr="00823466" w:rsidRDefault="00006116" w:rsidP="00006116">
      <w:pPr>
        <w:rPr>
          <w:b/>
        </w:rPr>
      </w:pPr>
      <w:r w:rsidRPr="00823466">
        <w:rPr>
          <w:b/>
        </w:rPr>
        <w:t xml:space="preserve">Table </w:t>
      </w:r>
      <w:r w:rsidR="00C738CA">
        <w:rPr>
          <w:b/>
        </w:rPr>
        <w:t>A</w:t>
      </w:r>
      <w:r>
        <w:rPr>
          <w:b/>
        </w:rPr>
        <w:t>5</w:t>
      </w:r>
      <w:r w:rsidRPr="00823466">
        <w:rPr>
          <w:b/>
        </w:rPr>
        <w:t xml:space="preserve">: Inclusion criteria for list of medications associated with </w:t>
      </w:r>
      <w:r>
        <w:rPr>
          <w:b/>
        </w:rPr>
        <w:t>Cognitive Impairment</w:t>
      </w:r>
    </w:p>
    <w:tbl>
      <w:tblPr>
        <w:tblStyle w:val="TableGrid"/>
        <w:tblW w:w="10278" w:type="dxa"/>
        <w:tblLayout w:type="fixed"/>
        <w:tblLook w:val="04A0" w:firstRow="1" w:lastRow="0" w:firstColumn="1" w:lastColumn="0" w:noHBand="0" w:noVBand="1"/>
      </w:tblPr>
      <w:tblGrid>
        <w:gridCol w:w="2108"/>
        <w:gridCol w:w="2500"/>
        <w:gridCol w:w="1170"/>
        <w:gridCol w:w="2250"/>
        <w:gridCol w:w="990"/>
        <w:gridCol w:w="1260"/>
      </w:tblGrid>
      <w:tr w:rsidR="00D56CEB" w:rsidTr="00824B96">
        <w:tc>
          <w:tcPr>
            <w:tcW w:w="2108" w:type="dxa"/>
          </w:tcPr>
          <w:p w:rsidR="00D56CEB" w:rsidRPr="00DC01E9" w:rsidRDefault="00D56CEB" w:rsidP="001755DD">
            <w:pPr>
              <w:rPr>
                <w:b/>
              </w:rPr>
            </w:pPr>
            <w:r w:rsidRPr="00DC01E9">
              <w:rPr>
                <w:b/>
              </w:rPr>
              <w:t>Major Medication Category</w:t>
            </w:r>
          </w:p>
        </w:tc>
        <w:tc>
          <w:tcPr>
            <w:tcW w:w="2500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Medication Name</w:t>
            </w:r>
          </w:p>
        </w:tc>
        <w:tc>
          <w:tcPr>
            <w:tcW w:w="1170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Literature Search</w:t>
            </w:r>
          </w:p>
        </w:tc>
        <w:tc>
          <w:tcPr>
            <w:tcW w:w="2250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Incidence for memory/cognitive impairment/dysfunction, mental deficiency, decreased mental acuity/amnesia in Lexicomp</w:t>
            </w:r>
            <w:r w:rsidR="00824B96">
              <w:rPr>
                <w:b/>
              </w:rPr>
              <w:t xml:space="preserve"> </w:t>
            </w:r>
            <w:r w:rsidR="00824B96" w:rsidRPr="00824B96">
              <w:rPr>
                <w:b/>
              </w:rPr>
              <w:t>or US FDA Drug Inserts</w:t>
            </w:r>
          </w:p>
        </w:tc>
        <w:tc>
          <w:tcPr>
            <w:tcW w:w="990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Present on the AGS 2015 Beers List</w:t>
            </w:r>
          </w:p>
        </w:tc>
        <w:tc>
          <w:tcPr>
            <w:tcW w:w="1260" w:type="dxa"/>
          </w:tcPr>
          <w:p w:rsidR="00D56CEB" w:rsidRDefault="003D5B17" w:rsidP="001755DD">
            <w:pPr>
              <w:rPr>
                <w:b/>
              </w:rPr>
            </w:pPr>
            <w:r>
              <w:rPr>
                <w:b/>
              </w:rPr>
              <w:t>If “Yes” did the rationale in the AGS 2015 Beers List mention the syndrome?</w:t>
            </w:r>
          </w:p>
        </w:tc>
      </w:tr>
      <w:tr w:rsidR="00D56CEB" w:rsidTr="00824B96">
        <w:tc>
          <w:tcPr>
            <w:tcW w:w="2108" w:type="dxa"/>
            <w:vMerge w:val="restart"/>
            <w:vAlign w:val="center"/>
          </w:tcPr>
          <w:p w:rsidR="00D56CEB" w:rsidRPr="00FD71C4" w:rsidRDefault="00D56CEB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sychot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500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properazine</w:t>
            </w:r>
          </w:p>
        </w:tc>
        <w:tc>
          <w:tcPr>
            <w:tcW w:w="1170" w:type="dxa"/>
          </w:tcPr>
          <w:p w:rsidR="00D56CEB" w:rsidRDefault="00D56CEB" w:rsidP="0010539E"/>
        </w:tc>
        <w:tc>
          <w:tcPr>
            <w:tcW w:w="2250" w:type="dxa"/>
          </w:tcPr>
          <w:p w:rsidR="00D56CEB" w:rsidRDefault="00D56CEB" w:rsidP="001755DD">
            <w:r>
              <w:t>--</w:t>
            </w:r>
          </w:p>
        </w:tc>
        <w:tc>
          <w:tcPr>
            <w:tcW w:w="990" w:type="dxa"/>
          </w:tcPr>
          <w:p w:rsidR="00D56CEB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D56CEB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mipero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ripiprazol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&lt;1%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etiapine (fumarate)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aGV3PC9BdXRob3I+PFllYXI+MjAwODwvWWVhcj48UmVj
TnVtPjIyOTwvUmVjTnVtPjxEaXNwbGF5VGV4dD5bNTctNjEsIDY0LCA2NV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FuPC9BdXRob3I+PFllYXI+MjAw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lNhbGFodWRlZW48L0F1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jEsIDY0LCA2NV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FuPC9BdXRob3I+PFllYXI+MjAw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lNhbGFodWRlZW48L0F1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1, 64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enap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zap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YXJuYWhhbjwvQXV0aG9yPjxZZWFyPjIwMDY8L1llYXI+
PFJlY051bT4yMjc8L1JlY051bT48RGlzcGxheVRleHQ+WzU4LCA2MC02Mi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FaHJ0PC9B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4LCA2MC02Mi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FaHJ0PC9B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, 60-62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loperid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urasidone</w:t>
            </w:r>
          </w:p>
        </w:tc>
        <w:tc>
          <w:tcPr>
            <w:tcW w:w="1170" w:type="dxa"/>
          </w:tcPr>
          <w:p w:rsidR="00824B96" w:rsidRDefault="00824B96" w:rsidP="00C738CA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lanzap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YXJuYWhhbjwvQXV0aG9yPjxZZWFyPjIwMDY8L1llYXI+
PFJlY051bT4yMjc8L1JlY051bT48RGlzcGxheVRleHQ+WzU3LTYyLCA2NC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YW48L0F1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VocnQ8L0F1dGhvcj48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3LTYyLCA2NC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YW48L0F1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VocnQ8L0F1dGhvcj48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, 64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liperid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isperid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HbmppZGljPC9BdXRob3I+PFllYXI+MjAxMjwvWWVhcj48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hbjwvQXV0aG9yPjxZZWFyPjIwMDg8L1llYXI+PFJlY051bT4yMzA8L1JlY051bT48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02MSwgNjQsIDY2XTwv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hbjwvQXV0aG9yPjxZZWFyPjIwMDg8L1llYXI+PFJlY051bT4yMzA8L1JlY051bT48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-61, 64, 6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iprasid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Frequency undefined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lind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sulpride</w:t>
            </w:r>
          </w:p>
        </w:tc>
        <w:tc>
          <w:tcPr>
            <w:tcW w:w="1170" w:type="dxa"/>
          </w:tcPr>
          <w:p w:rsidR="00824B96" w:rsidRPr="00B90A3F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lonanserin</w:t>
            </w:r>
          </w:p>
        </w:tc>
        <w:tc>
          <w:tcPr>
            <w:tcW w:w="1170" w:type="dxa"/>
          </w:tcPr>
          <w:p w:rsidR="00824B96" w:rsidRPr="00B90A3F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tapine</w:t>
            </w:r>
          </w:p>
        </w:tc>
        <w:tc>
          <w:tcPr>
            <w:tcW w:w="1170" w:type="dxa"/>
          </w:tcPr>
          <w:p w:rsidR="00824B96" w:rsidRPr="00B90A3F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lpero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monaprid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emoxiprid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tindol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tepi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spirile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m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YXJuYWhhbjwvQXV0aG9yPjxZZWFyPjIwMDY8L1llYXI+
PFJlY051bT4yMjc8L1JlY051bT48RGlzcGxheVRleHQ+WzU3LTYyLCA2NCwgNjZ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YW48L0F1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UnVkb2xwaDwvQXV0aG9yPjxZZWFyPjIwMDg8L1llYXI+PFJlY051bT4y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3LTYyLCA2NCwgNjZ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UnVkb2xwaDwvQXV0aG9yPjxZZWFyPjIwMDg8L1llYXI+PFJlY051bT4yMTk8L1Jl
Y051bT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YW48L0F1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UnVkb2xwaDwvQXV0aG9yPjxZZWFyPjIwMDg8L1llYXI+PFJlY051bT4y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, 64, 6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phen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phen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SdWRvbHBoPC9BdXRob3I+PFllYXI+MjAwODwvWWVhcj48
UmVjTnVtPjIxOTwvUmVjTnVtPjxEaXNwbGF5VGV4dD5bNTcsIDU5LTYxLCA2NF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hpbG1lcjwv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xLCA2NF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hpbG1lcjwv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1, 64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m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FaHJ0PC9BdXRob3I+PFllYXI+MjAxMDwvWWVhcj48UmVj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ENpdGU+PEF1dGhvcj5DYWk8L0F1dGhvcj48WWVhcj4yMDEzPC9ZZWFyPjxSZWNOdW0+MjMz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aHJ0PC9BdXRob3I+PFllYXI+MjAxMDwvWWVhcj48UmVj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ENpdGU+PEF1dGhvcj5DYWk8L0F1dGhvcj48WWVhcj4yMDEzPC9ZZWFyPjxSZWNOdW0+MjMz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604EAB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rid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HbmppZGljPC9BdXRob3I+PFllYXI+MjAxMjwvWWVhcj48
UmVjTnVtPjIzMTwvUmVjTnVtPjxEaXNwbGF5VGV4dD5bNTYtNjIsIDY0LCA2NV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DaGV3PC9BdXRob3I+PFllYXI+MjAwODwvWWVhcj48UmVjTnVtPjIyOTwv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IsIDY0LCA2NV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DaGV3PC9BdXRob3I+PFllYXI+MjAwODwvWWVhcj48UmVjTnVtPjIyOTwv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, 64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oper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sIDYx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4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prom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soridazine</w:t>
            </w:r>
          </w:p>
        </w:tc>
        <w:tc>
          <w:tcPr>
            <w:tcW w:w="1170" w:type="dxa"/>
          </w:tcPr>
          <w:p w:rsidR="00824B96" w:rsidRDefault="00824B96" w:rsidP="008D0E90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chlorper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aXR0aXJvbm5hcml0PC9BdXRob3I+PFllYXI+MjAxMTwv
WWVhcj48UmVjTnVtPjIyNTwvUmVjTnVtPjxEaXNwbGF5VGV4dD5bNTcsIDU5LCA2MCwgNjIsIDY0
LCA2Nl08L0Rpc3BsYXlUZXh0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ENpdGU+PEF1dGhv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csIDU5LCA2MCwgNjIsIDY0
LCA2Nl08L0Rpc3BsYXlUZXh0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ENpdGU+PEF1dGhv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, 64, 6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meth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prom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promet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xyrazi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potiazi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thipendy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phenazine-amitriptyl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Rudolph&lt;/Author&gt;&lt;Year&gt;2008&lt;/Year&gt;&lt;RecNum&gt;219&lt;/RecNum&gt;&lt;DisplayText&gt;[60]&lt;/DisplayText&gt;&lt;record&gt;&lt;rec-number&gt;219&lt;/rec-number&gt;&lt;foreign-keys&gt;&lt;key app="EN" db-id="ts05xsvrizxwv0eppxexvsri2w0xfxxap20p" timestamp="1447964013"&gt;219&lt;/key&gt;&lt;key app="ENWeb" db-id=""&gt;0&lt;/key&gt;&lt;/foreign-keys&gt;&lt;ref-type name="Journal Article"&gt;17&lt;/ref-type&gt;&lt;contributors&gt;&lt;authors&gt;&lt;author&gt;Rudolph, J. L.&lt;/author&gt;&lt;author&gt;Salow, M. J.&lt;/author&gt;&lt;author&gt;Angelini, M. C.&lt;/author&gt;&lt;author&gt;McGlinchey, R. E.&lt;/author&gt;&lt;/authors&gt;&lt;/contributors&gt;&lt;auth-address&gt;Geriatric Research, Education, and Clinical Center, Veterans Affairs Boston Healthcare System, Boston, MA 02130, USA. jrudolph@partners.org&lt;/auth-address&gt;&lt;titles&gt;&lt;title&gt;The anticholinergic risk scale and anticholinergic adverse effects in older persons&lt;/title&gt;&lt;secondary-title&gt;Arch Intern Med&lt;/secondary-title&gt;&lt;/titles&gt;&lt;periodical&gt;&lt;full-title&gt;Arch Intern Med&lt;/full-title&gt;&lt;/periodical&gt;&lt;pages&gt;508-13&lt;/pages&gt;&lt;volume&gt;168&lt;/volume&gt;&lt;number&gt;5&lt;/number&gt;&lt;keywords&gt;&lt;keyword&gt;Aged&lt;/keyword&gt;&lt;keyword&gt;Chi-Square Distribution&lt;/keyword&gt;&lt;keyword&gt;Cholinergic Antagonists/*adverse effects&lt;/keyword&gt;&lt;keyword&gt;Drug Utilization&lt;/keyword&gt;&lt;keyword&gt;Geriatric Assessment&lt;/keyword&gt;&lt;keyword&gt;Humans&lt;/keyword&gt;&lt;keyword&gt;Male&lt;/keyword&gt;&lt;keyword&gt;Poisson Distribution&lt;/keyword&gt;&lt;keyword&gt;Primary Health Care&lt;/keyword&gt;&lt;keyword&gt;Prospective Studies&lt;/keyword&gt;&lt;keyword&gt;Retrospective Studies&lt;/keyword&gt;&lt;keyword&gt;Risk Assessment&lt;/keyword&gt;&lt;keyword&gt;United States&lt;/keyword&gt;&lt;keyword&gt;Veterans&lt;/keyword&gt;&lt;/keywords&gt;&lt;dates&gt;&lt;year&gt;2008&lt;/year&gt;&lt;pub-dates&gt;&lt;date&gt;Mar 10&lt;/date&gt;&lt;/pub-dates&gt;&lt;/dates&gt;&lt;isbn&gt;0003-9926 (Print)&amp;#xD;0003-9926 (Linking)&lt;/isbn&gt;&lt;accession-num&gt;18332297&lt;/accession-num&gt;&lt;urls&gt;&lt;related-urls&gt;&lt;url&gt;http://www.ncbi.nlm.nih.gov/pubmed/18332297&lt;/url&gt;&lt;/related-urls&gt;&lt;/urls&gt;&lt;electronic-resource-num&gt;10.1001/archinternmed.2007.1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0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operidol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aXR0aXJvbm5hcml0PC9BdXRob3I+PFllYXI+MjAxMTwv
WWVhcj48UmVjTnVtPjIyNTwvUmVjTnVtPjxEaXNwbGF5VGV4dD5bNTcsIDU5LTYxLCA2Nl08L0Rp
c3BsYXlUZXh0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SdWRvbHBoPC9BdXRob3I+PFllYXI+MjAw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csIDU5LTYxLCA2Nl08L0Rp
c3BsYXlUZXh0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SdWRvbHBoPC9BdXRob3I+PFllYXI+MjAw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1, 6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xap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mozid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thixe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, 62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perido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thixe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pentixo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amemazi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pentixo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fluirido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azine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icyaz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uclopenthixol</w:t>
            </w:r>
          </w:p>
        </w:tc>
        <w:tc>
          <w:tcPr>
            <w:tcW w:w="1170" w:type="dxa"/>
          </w:tcPr>
          <w:p w:rsidR="00824B96" w:rsidRDefault="00824B96" w:rsidP="0010539E"/>
        </w:tc>
        <w:tc>
          <w:tcPr>
            <w:tcW w:w="2250" w:type="dxa"/>
          </w:tcPr>
          <w:p w:rsidR="00824B96" w:rsidRDefault="00824B96" w:rsidP="008D0E90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D56CEB" w:rsidTr="00824B96">
        <w:tc>
          <w:tcPr>
            <w:tcW w:w="2108" w:type="dxa"/>
            <w:vMerge w:val="restart"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epressants</w:t>
            </w:r>
          </w:p>
        </w:tc>
        <w:tc>
          <w:tcPr>
            <w:tcW w:w="2500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rtazapine</w:t>
            </w:r>
          </w:p>
        </w:tc>
        <w:tc>
          <w:tcPr>
            <w:tcW w:w="1170" w:type="dxa"/>
          </w:tcPr>
          <w:p w:rsidR="00D56CEB" w:rsidRDefault="00D56CEB" w:rsidP="0010539E">
            <w:r>
              <w:fldChar w:fldCharType="begin">
                <w:fldData xml:space="preserve">PEVuZE5vdGU+PENpdGU+PEF1dGhvcj5HbmppZGljPC9BdXRob3I+PFllYXI+MjAxMjwvWWVhcj48
UmVjTnVtPjIzMTwvUmVjTnVtPjxEaXNwbGF5VGV4dD5bNTYsIDU3LCA1OSwgNjB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lJ1ZG9scGg8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B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lJ1ZG9scGg8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0]</w:t>
            </w:r>
            <w:r>
              <w:fldChar w:fldCharType="end"/>
            </w:r>
          </w:p>
        </w:tc>
        <w:tc>
          <w:tcPr>
            <w:tcW w:w="2250" w:type="dxa"/>
          </w:tcPr>
          <w:p w:rsidR="00D56CEB" w:rsidRDefault="00D56CEB" w:rsidP="001755DD">
            <w:r>
              <w:t>--</w:t>
            </w:r>
          </w:p>
        </w:tc>
        <w:tc>
          <w:tcPr>
            <w:tcW w:w="990" w:type="dxa"/>
          </w:tcPr>
          <w:p w:rsidR="00D56CEB" w:rsidRDefault="00824B96" w:rsidP="00824B96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D56CEB" w:rsidRPr="008D2835" w:rsidRDefault="00824B96" w:rsidP="00824B96">
            <w:pPr>
              <w:jc w:val="center"/>
            </w:pPr>
            <w:r>
              <w:t>n/a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mipram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YXJuYWhhbjwvQXV0aG9yPjxZZWFyPjIwMDY8L1llYXI+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3LCA1OSwgNjEsIDYyLCA2N108L0Rp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7-9%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epin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DaGV3PC9BdXRob3I+PFllYXI+MjAwODwvWWVhcj48UmVj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SGFuPC9BdXRob3I+PFllYXI+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xDaXRlPjxBdXRob3I+Q2FybmFoYW48L0F1dGhvcj48WWVhcj4yMDA2PC9ZZWFyPjxS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TksIDYxLCA2MiwgNjQsIDY1XTwvRGlz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SGFuPC9BdXRob3I+PFllYXI+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xDaXRlPjxBdXRob3I+Q2FybmFoYW48L0F1dGhvcj48WWVhcj4yMDA2PC9ZZWFyPjxS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, 64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mipram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aXR0aXJvbm5hcml0PC9BdXRob3I+PFllYXI+MjAxMTwv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QW5jZWxpbjwvQXV0aG9yPjxZZWFyPjIwMDY8L1llYXI+PFJlY051bT4yMjY8L1JlY051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csIDU5LCA2MSwgNjIsIDY0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QW5jZWxpbjwvQXV0aG9yPjxZZWFyPjIwMDY8L1llYXI+PFJlY051bT4yMjY8L1JlY051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4, 66, 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triptyl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BbmNlbGluPC9BdXRob3I+PFllYXI+MjAwNjwvWWVhcj48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lJ1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YtNjIsIDY0LTY3XTwvRGlzcGxheVRl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lJ1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, 64-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Frequency undefined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ipram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tNjIsIDY0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SGFuPC9BdXRob3I+PFllYXI+MjAwODwvWWVhcj48UmVjTnVtPjIzMDwvUmVjTnVtPjxyZWNv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ENpdGU+PEF1dGhvcj5DYXJu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IsIDY0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SGFuPC9BdXRob3I+PFllYXI+MjAwODwvWWVhcj48UmVjTnVtPjIzMDwvUmVjTnVtPjxyZWNv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ENpdGU+PEF1dGhvcj5DYXJu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, 64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triptyl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02MiwgNjQsIDY1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khhbjwvQXV0aG9yPjxZZWFyPjIwMDg8L1ll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SdWRvbHBoPC9BdXRob3I+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xDaXRlPjxBdXRob3I+Q2Fy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iwgNjQsIDY1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khhbjwvQXV0aG9yPjxZZWFyPjIwMDg8L1ll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SdWRvbHBoPC9BdXRob3I+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xDaXRlPjxBdXRob3I+Q2Fy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, 64, 65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triptyl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TaXR0aXJvbm5hcml0PC9BdXRob3I+PFllYXI+MjAxMTwv
WWVhcj48UmVjTnVtPjIyNTwvUmVjTnVtPjxEaXNwbGF5VGV4dD5bNTksIDYy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lNhbGFo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ksIDYy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lNhbGFo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, 66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824B96" w:rsidTr="00824B96">
        <w:tc>
          <w:tcPr>
            <w:tcW w:w="2108" w:type="dxa"/>
            <w:vMerge/>
            <w:vAlign w:val="center"/>
          </w:tcPr>
          <w:p w:rsidR="00824B96" w:rsidRPr="00FD71C4" w:rsidRDefault="00824B96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824B96" w:rsidRDefault="00824B9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mipramine</w:t>
            </w:r>
          </w:p>
        </w:tc>
        <w:tc>
          <w:tcPr>
            <w:tcW w:w="1170" w:type="dxa"/>
          </w:tcPr>
          <w:p w:rsidR="00824B96" w:rsidRDefault="00824B96" w:rsidP="0010539E">
            <w:r>
              <w:fldChar w:fldCharType="begin">
                <w:fldData xml:space="preserve">PEVuZE5vdGU+PENpdGU+PEF1dGhvcj5IaWxtZXI8L0F1dGhvcj48WWVhcj4yMDA5PC9ZZWFyPjxS
ZWNOdW0+MjMyPC9SZWNOdW0+PERpc3BsYXlUZXh0Pls1NywgNTksIDYxLCA2MiwgNjd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BbmNlbGluPC9BdXRob3I+PFllYXI+MjAwNjwvWWVhcj48UmVjTnVtPjIyNjwvUmVj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iwgNjd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BbmNlbGluPC9BdXRob3I+PFllYXI+MjAwNjwvWWVhcj48UmVjTnVtPjIyNjwvUmVj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7]</w:t>
            </w:r>
            <w:r>
              <w:fldChar w:fldCharType="end"/>
            </w:r>
          </w:p>
        </w:tc>
        <w:tc>
          <w:tcPr>
            <w:tcW w:w="2250" w:type="dxa"/>
          </w:tcPr>
          <w:p w:rsidR="00824B96" w:rsidRDefault="00824B96" w:rsidP="001755DD">
            <w:r>
              <w:t>--</w:t>
            </w:r>
          </w:p>
        </w:tc>
        <w:tc>
          <w:tcPr>
            <w:tcW w:w="990" w:type="dxa"/>
          </w:tcPr>
          <w:p w:rsidR="00824B96" w:rsidRDefault="00824B96" w:rsidP="00824B96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824B96" w:rsidRPr="008D2835" w:rsidRDefault="00824B96" w:rsidP="00824B96">
            <w:pPr>
              <w:jc w:val="center"/>
            </w:pPr>
            <w:r>
              <w:t>Yes</w:t>
            </w:r>
          </w:p>
        </w:tc>
      </w:tr>
      <w:tr w:rsidR="00D56CEB" w:rsidTr="00824B96">
        <w:tc>
          <w:tcPr>
            <w:tcW w:w="2108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zapine</w:t>
            </w:r>
          </w:p>
        </w:tc>
        <w:tc>
          <w:tcPr>
            <w:tcW w:w="1170" w:type="dxa"/>
          </w:tcPr>
          <w:p w:rsidR="00D56CEB" w:rsidRDefault="00D56CEB" w:rsidP="0010539E"/>
        </w:tc>
        <w:tc>
          <w:tcPr>
            <w:tcW w:w="2250" w:type="dxa"/>
          </w:tcPr>
          <w:p w:rsidR="00D56CEB" w:rsidRDefault="00D56CEB" w:rsidP="001755DD">
            <w:r>
              <w:t>--</w:t>
            </w:r>
          </w:p>
        </w:tc>
        <w:tc>
          <w:tcPr>
            <w:tcW w:w="990" w:type="dxa"/>
          </w:tcPr>
          <w:p w:rsidR="00D56CEB" w:rsidRDefault="007B1E79" w:rsidP="007B1E79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D56CEB" w:rsidRPr="008D2835" w:rsidRDefault="007B1E79" w:rsidP="007B1E79">
            <w:pPr>
              <w:jc w:val="center"/>
            </w:pPr>
            <w:r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riptyline</w:t>
            </w:r>
          </w:p>
        </w:tc>
        <w:tc>
          <w:tcPr>
            <w:tcW w:w="1170" w:type="dxa"/>
          </w:tcPr>
          <w:p w:rsidR="007B1E79" w:rsidRDefault="007B1E79" w:rsidP="0010539E"/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Default="007B1E79" w:rsidP="007B1E79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7B1E79" w:rsidRPr="008D2835" w:rsidRDefault="007B1E79" w:rsidP="007B1E79">
            <w:pPr>
              <w:jc w:val="center"/>
            </w:pPr>
            <w:r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sulepin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TaXR0aXJvbm5hcml0PC9BdXRob3I+PFllYXI+MjAxMTwv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ksIDY2XTwvRGlzcGxheVRl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6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Pr="002F3323" w:rsidRDefault="007B1E79" w:rsidP="007B1E79">
            <w:pPr>
              <w:jc w:val="center"/>
            </w:pPr>
            <w:r w:rsidRPr="002F3323">
              <w:t>No</w:t>
            </w:r>
          </w:p>
        </w:tc>
        <w:tc>
          <w:tcPr>
            <w:tcW w:w="1260" w:type="dxa"/>
          </w:tcPr>
          <w:p w:rsidR="007B1E79" w:rsidRDefault="007B1E79" w:rsidP="007B1E79">
            <w:pPr>
              <w:jc w:val="center"/>
            </w:pPr>
            <w:r w:rsidRPr="002F3323"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indole</w:t>
            </w:r>
          </w:p>
        </w:tc>
        <w:tc>
          <w:tcPr>
            <w:tcW w:w="1170" w:type="dxa"/>
          </w:tcPr>
          <w:p w:rsidR="007B1E79" w:rsidRDefault="007B1E79" w:rsidP="00C738CA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Pr="002F3323" w:rsidRDefault="007B1E79" w:rsidP="007B1E79">
            <w:pPr>
              <w:jc w:val="center"/>
            </w:pPr>
            <w:r w:rsidRPr="002F3323">
              <w:t>No</w:t>
            </w:r>
          </w:p>
        </w:tc>
        <w:tc>
          <w:tcPr>
            <w:tcW w:w="1260" w:type="dxa"/>
          </w:tcPr>
          <w:p w:rsidR="007B1E79" w:rsidRDefault="007B1E79" w:rsidP="007B1E79">
            <w:pPr>
              <w:jc w:val="center"/>
            </w:pPr>
            <w:r w:rsidRPr="002F3323"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fepramine</w:t>
            </w:r>
          </w:p>
        </w:tc>
        <w:tc>
          <w:tcPr>
            <w:tcW w:w="1170" w:type="dxa"/>
          </w:tcPr>
          <w:p w:rsidR="007B1E79" w:rsidRDefault="007B1E79" w:rsidP="0010539E"/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Pr="002F3323" w:rsidRDefault="007B1E79" w:rsidP="007B1E79">
            <w:pPr>
              <w:jc w:val="center"/>
            </w:pPr>
            <w:r w:rsidRPr="002F3323">
              <w:t>No</w:t>
            </w:r>
          </w:p>
        </w:tc>
        <w:tc>
          <w:tcPr>
            <w:tcW w:w="1260" w:type="dxa"/>
          </w:tcPr>
          <w:p w:rsidR="007B1E79" w:rsidRDefault="007B1E79" w:rsidP="007B1E79">
            <w:pPr>
              <w:jc w:val="center"/>
            </w:pPr>
            <w:r w:rsidRPr="002F3323"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pramol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Pr="00F63BC2" w:rsidRDefault="007B1E79" w:rsidP="007B1E79">
            <w:pPr>
              <w:jc w:val="center"/>
            </w:pPr>
            <w:r w:rsidRPr="00F63BC2">
              <w:t>No</w:t>
            </w:r>
          </w:p>
        </w:tc>
        <w:tc>
          <w:tcPr>
            <w:tcW w:w="1260" w:type="dxa"/>
          </w:tcPr>
          <w:p w:rsidR="007B1E79" w:rsidRDefault="007B1E79" w:rsidP="007B1E79">
            <w:pPr>
              <w:jc w:val="center"/>
            </w:pPr>
            <w:r w:rsidRPr="00F63BC2"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xapi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Pr="0032687B" w:rsidRDefault="007B1E79" w:rsidP="007B1E79">
            <w:pPr>
              <w:jc w:val="center"/>
            </w:pPr>
            <w:r w:rsidRPr="0032687B">
              <w:t>Yes</w:t>
            </w:r>
          </w:p>
        </w:tc>
        <w:tc>
          <w:tcPr>
            <w:tcW w:w="1260" w:type="dxa"/>
          </w:tcPr>
          <w:p w:rsidR="007B1E79" w:rsidRDefault="007B1E79" w:rsidP="007B1E79">
            <w:pPr>
              <w:jc w:val="center"/>
            </w:pPr>
            <w:r w:rsidRPr="0032687B">
              <w:t>Yes</w:t>
            </w:r>
          </w:p>
        </w:tc>
      </w:tr>
      <w:tr w:rsidR="007B1E79" w:rsidTr="00824B96">
        <w:tc>
          <w:tcPr>
            <w:tcW w:w="2108" w:type="dxa"/>
            <w:vMerge w:val="restart"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tiepileptics</w:t>
            </w: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carbazepi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Frequency undefined</w:t>
            </w:r>
          </w:p>
        </w:tc>
        <w:tc>
          <w:tcPr>
            <w:tcW w:w="990" w:type="dxa"/>
          </w:tcPr>
          <w:p w:rsidR="007B1E79" w:rsidRDefault="00337508" w:rsidP="00FD7148">
            <w:pPr>
              <w:jc w:val="center"/>
            </w:pPr>
            <w:r>
              <w:rPr>
                <w:rFonts w:ascii="Calibri" w:hAnsi="Calibri"/>
              </w:rPr>
              <w:t>Yes</w:t>
            </w:r>
          </w:p>
        </w:tc>
        <w:tc>
          <w:tcPr>
            <w:tcW w:w="1260" w:type="dxa"/>
          </w:tcPr>
          <w:p w:rsidR="007B1E79" w:rsidRPr="008D2835" w:rsidRDefault="00337508" w:rsidP="00FD7148">
            <w:pPr>
              <w:jc w:val="center"/>
            </w:pPr>
            <w:r>
              <w:t>No</w:t>
            </w:r>
          </w:p>
        </w:tc>
      </w:tr>
      <w:tr w:rsidR="00337508" w:rsidTr="00824B96">
        <w:tc>
          <w:tcPr>
            <w:tcW w:w="2108" w:type="dxa"/>
            <w:vMerge/>
            <w:vAlign w:val="center"/>
          </w:tcPr>
          <w:p w:rsidR="00337508" w:rsidRPr="00FD71C4" w:rsidRDefault="0033750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337508" w:rsidRDefault="0033750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amazepine</w:t>
            </w:r>
          </w:p>
        </w:tc>
        <w:tc>
          <w:tcPr>
            <w:tcW w:w="1170" w:type="dxa"/>
          </w:tcPr>
          <w:p w:rsidR="00337508" w:rsidRDefault="00337508" w:rsidP="0010539E">
            <w:r>
              <w:fldChar w:fldCharType="begin">
                <w:fldData xml:space="preserve">PEVuZE5vdGU+PENpdGU+PEF1dGhvcj5IaWxtZXI8L0F1dGhvcj48WWVhcj4yMDA5PC9ZZWFyPjxS
ZWNOdW0+MjMyPC9SZWNOdW0+PERpc3BsYXlUZXh0Pls1NywgNTksIDYxLCA2MiwgNjR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pPC9BdXRob3I+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iwgNjR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pPC9BdXRob3I+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4]</w:t>
            </w:r>
            <w:r>
              <w:fldChar w:fldCharType="end"/>
            </w:r>
          </w:p>
        </w:tc>
        <w:tc>
          <w:tcPr>
            <w:tcW w:w="2250" w:type="dxa"/>
          </w:tcPr>
          <w:p w:rsidR="00337508" w:rsidRDefault="00337508" w:rsidP="001755DD">
            <w:r>
              <w:t>--</w:t>
            </w:r>
          </w:p>
        </w:tc>
        <w:tc>
          <w:tcPr>
            <w:tcW w:w="990" w:type="dxa"/>
          </w:tcPr>
          <w:p w:rsidR="00337508" w:rsidRPr="00BF55BB" w:rsidRDefault="00337508" w:rsidP="00FD7148">
            <w:pPr>
              <w:jc w:val="center"/>
            </w:pPr>
            <w:r w:rsidRPr="00BF55BB">
              <w:t>Yes</w:t>
            </w:r>
          </w:p>
        </w:tc>
        <w:tc>
          <w:tcPr>
            <w:tcW w:w="1260" w:type="dxa"/>
          </w:tcPr>
          <w:p w:rsidR="00337508" w:rsidRDefault="00337508" w:rsidP="00FD7148">
            <w:pPr>
              <w:jc w:val="center"/>
            </w:pPr>
            <w:r w:rsidRPr="00BF55BB">
              <w:t>No</w:t>
            </w:r>
          </w:p>
        </w:tc>
      </w:tr>
      <w:tr w:rsidR="00337508" w:rsidTr="00824B96">
        <w:tc>
          <w:tcPr>
            <w:tcW w:w="2108" w:type="dxa"/>
            <w:vMerge/>
            <w:vAlign w:val="center"/>
          </w:tcPr>
          <w:p w:rsidR="00337508" w:rsidRPr="00FD71C4" w:rsidRDefault="0033750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337508" w:rsidRDefault="0033750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thium</w:t>
            </w:r>
          </w:p>
        </w:tc>
        <w:tc>
          <w:tcPr>
            <w:tcW w:w="1170" w:type="dxa"/>
          </w:tcPr>
          <w:p w:rsidR="00337508" w:rsidRDefault="00337508" w:rsidP="0010539E">
            <w:r>
              <w:fldChar w:fldCharType="begin">
                <w:fldData xml:space="preserve">PEVuZE5vdGU+PENpdGU+PEF1dGhvcj5TaXR0aXJvbm5hcml0PC9BdXRob3I+PFllYXI+MjAxMTwv
WWVhcj48UmVjTnVtPjIyNTwvUmVjTnVtPjxEaXNwbGF5VGV4dD5bNTgsIDU5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gsIDU5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8, 59, </w:t>
            </w:r>
            <w:r>
              <w:rPr>
                <w:noProof/>
              </w:rPr>
              <w:lastRenderedPageBreak/>
              <w:t>66]</w:t>
            </w:r>
            <w:r>
              <w:fldChar w:fldCharType="end"/>
            </w:r>
          </w:p>
        </w:tc>
        <w:tc>
          <w:tcPr>
            <w:tcW w:w="2250" w:type="dxa"/>
          </w:tcPr>
          <w:p w:rsidR="00337508" w:rsidRDefault="00337508" w:rsidP="00604EAB">
            <w:r>
              <w:lastRenderedPageBreak/>
              <w:t>Frequency undefined</w:t>
            </w:r>
          </w:p>
        </w:tc>
        <w:tc>
          <w:tcPr>
            <w:tcW w:w="990" w:type="dxa"/>
          </w:tcPr>
          <w:p w:rsidR="00337508" w:rsidRPr="007475E2" w:rsidRDefault="00337508" w:rsidP="00FD7148">
            <w:pPr>
              <w:jc w:val="center"/>
            </w:pPr>
            <w:r w:rsidRPr="007475E2">
              <w:t>Yes</w:t>
            </w:r>
          </w:p>
        </w:tc>
        <w:tc>
          <w:tcPr>
            <w:tcW w:w="1260" w:type="dxa"/>
          </w:tcPr>
          <w:p w:rsidR="00337508" w:rsidRDefault="00337508" w:rsidP="00FD7148">
            <w:pPr>
              <w:jc w:val="center"/>
            </w:pPr>
            <w:r w:rsidRPr="007475E2">
              <w:t>No</w:t>
            </w:r>
          </w:p>
        </w:tc>
      </w:tr>
      <w:tr w:rsidR="007B1E79" w:rsidTr="00824B96">
        <w:tc>
          <w:tcPr>
            <w:tcW w:w="2108" w:type="dxa"/>
            <w:vMerge w:val="restart"/>
            <w:vAlign w:val="center"/>
          </w:tcPr>
          <w:p w:rsidR="007B1E79" w:rsidRPr="00FD71C4" w:rsidRDefault="007B1E79" w:rsidP="000E6B2F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lastRenderedPageBreak/>
              <w:t>Antiparkinsonism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ntacapo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Default="00FD7148" w:rsidP="00C263C8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7B1E79" w:rsidRPr="008D2835" w:rsidRDefault="00FD7148" w:rsidP="00C263C8">
            <w:pPr>
              <w:jc w:val="center"/>
            </w:pPr>
            <w:r>
              <w:t>n/a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capone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755DD">
            <w:r>
              <w:t>1%</w:t>
            </w:r>
          </w:p>
        </w:tc>
        <w:tc>
          <w:tcPr>
            <w:tcW w:w="990" w:type="dxa"/>
          </w:tcPr>
          <w:p w:rsidR="00FD7148" w:rsidRDefault="00FD7148" w:rsidP="00C263C8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FD7148" w:rsidRPr="008D2835" w:rsidRDefault="00FD7148" w:rsidP="00C263C8">
            <w:pPr>
              <w:jc w:val="center"/>
            </w:pPr>
            <w:r>
              <w:t>n/a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ocript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C263C8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FD7148" w:rsidRPr="008D2835" w:rsidRDefault="00FD7148" w:rsidP="00C263C8">
            <w:pPr>
              <w:jc w:val="center"/>
            </w:pPr>
            <w:r>
              <w:t>n/a</w:t>
            </w:r>
          </w:p>
        </w:tc>
      </w:tr>
      <w:tr w:rsidR="007B1E79" w:rsidTr="00824B96">
        <w:tc>
          <w:tcPr>
            <w:tcW w:w="2108" w:type="dxa"/>
            <w:vMerge w:val="restart"/>
            <w:vAlign w:val="center"/>
          </w:tcPr>
          <w:p w:rsidR="007B1E79" w:rsidRPr="00FD71C4" w:rsidRDefault="007B1E79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Benzodiazapine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razolam</w:t>
            </w:r>
          </w:p>
        </w:tc>
        <w:tc>
          <w:tcPr>
            <w:tcW w:w="1170" w:type="dxa"/>
          </w:tcPr>
          <w:p w:rsidR="007B1E79" w:rsidRDefault="007B1E79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ksIDYx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, 61, 64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&gt;10%</w:t>
            </w:r>
          </w:p>
        </w:tc>
        <w:tc>
          <w:tcPr>
            <w:tcW w:w="990" w:type="dxa"/>
          </w:tcPr>
          <w:p w:rsidR="007B1E79" w:rsidRDefault="00FD7148" w:rsidP="00C263C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7B1E79" w:rsidRPr="008D2835" w:rsidRDefault="00FD7148" w:rsidP="00C263C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diazepoxide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ksIDYy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XJuYWhhbjwvQXV0aG9y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XJuYWhhbjwvQXV0aG9y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, 62, 64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azepam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ksIDYyLCA2N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pdHRpcm9ubmFyaXQ8L0F1dGhvcj48WWVhcj4yMDExPC9ZZWFyPjxSZWNOdW0+MjI1PC9S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LCA2N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pdHRpcm9ubmFyaXQ8L0F1dGhvcj48WWVhcj4yMDExPC9ZZWFyPjxSZWNOdW0+MjI1PC9S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, 62, 66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razepate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, 61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zepam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01OSwgNjEsIDYyLCA2NSwgNjZdPC9E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Q2l0ZT48QXV0aG9yPkNhcm5haGFuPC9BdXRob3I+PFllYXI+MjAwNjwvWWVhcj48UmVjTnVtPjIy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LCA2NSwgNjZdPC9E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Wk8L0F1dGhvcj48WWVh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-59, 61, 62, 65, 66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tazolam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razepam</w:t>
            </w:r>
          </w:p>
        </w:tc>
        <w:tc>
          <w:tcPr>
            <w:tcW w:w="1170" w:type="dxa"/>
          </w:tcPr>
          <w:p w:rsidR="00FD7148" w:rsidRDefault="00FD7148" w:rsidP="0010539E">
            <w:r w:rsidRPr="00191310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1310">
              <w:fldChar w:fldCharType="separate"/>
            </w:r>
            <w:r>
              <w:rPr>
                <w:noProof/>
              </w:rPr>
              <w:t>[57, 59]</w:t>
            </w:r>
            <w:r w:rsidRPr="00191310"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azepa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mazepa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HbmppZGljPC9BdXRob3I+PFllYXI+MjAxMjwvWWVhcj48
UmVjTnVtPjIzMTwvUmVjTnVtPjxEaXNwbGF5VGV4dD5bNTYtNTksIDYyLCA2N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l0dGlyb25uYXJpdDwvQXV0aG9yPjxZZWFyPjIwMTE8L1llYXI+PFJlY051bT4y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U2FsYWh1ZGVlbjwvQXV0aG9yPjxZZWFyPjIwMTU8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TksIDYyLCA2N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l0dGlyb25uYXJpdDwvQXV0aG9yPjxZZWFyPjIwMTE8L1llYXI+PFJlY051bT4y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U2FsYWh1ZGVlbjwvQXV0aG9yPjxZZWFyPjIwMTU8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59, 62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azola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ksIDYy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XJuYWhhbjwvQXV0aG9y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DYXJuYWhhbjwvQXV0aG9y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, 64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&lt;1%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etazenil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>
            <w:r w:rsidRPr="00EF14DC"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nol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>
            <w:r w:rsidRPr="00EF14DC"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baz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rPr>
          <w:trHeight w:val="170"/>
        </w:trPr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ti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xazol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lo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l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carfluzepat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loflazepat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izol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brom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nit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top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Ketazol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razol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met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d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dazola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met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t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d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n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m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azol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trazepam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-Chlordiazepoxid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Barker&lt;/Author&gt;&lt;Year&gt;2004&lt;/Year&gt;&lt;RecNum&gt;239&lt;/RecNum&gt;&lt;DisplayText&gt;[68]&lt;/DisplayText&gt;&lt;record&gt;&lt;rec-number&gt;239&lt;/rec-number&gt;&lt;foreign-keys&gt;&lt;key app="EN" db-id="ts05xsvrizxwv0eppxexvsri2w0xfxxap20p" timestamp="1448383794"&gt;239&lt;/key&gt;&lt;/foreign-keys&gt;&lt;ref-type name="Journal Article"&gt;17&lt;/ref-type&gt;&lt;contributors&gt;&lt;authors&gt;&lt;author&gt;Barker, M. J.&lt;/author&gt;&lt;author&gt;Greenwood, K. M.&lt;/author&gt;&lt;author&gt;Jackson, M.&lt;/author&gt;&lt;author&gt;Crowe, S. F.&lt;/author&gt;&lt;/authors&gt;&lt;/contributors&gt;&lt;auth-address&gt;School of Psychological Science, La Trobe University, Bundoora, Victoria, Australia.&lt;/auth-address&gt;&lt;titles&gt;&lt;title&gt;Cognitive effects of long-term benzodiazepine use: a meta-analysis&lt;/title&gt;&lt;secondary-title&gt;CNS Drugs&lt;/secondary-title&gt;&lt;/titles&gt;&lt;periodical&gt;&lt;full-title&gt;CNS Drugs&lt;/full-title&gt;&lt;/periodical&gt;&lt;pages&gt;37-48&lt;/pages&gt;&lt;volume&gt;18&lt;/volume&gt;&lt;number&gt;1&lt;/number&gt;&lt;keywords&gt;&lt;keyword&gt;Adolescent&lt;/keyword&gt;&lt;keyword&gt;Adult&lt;/keyword&gt;&lt;keyword&gt;Aged&lt;/keyword&gt;&lt;keyword&gt;Aged, 80 and over&lt;/keyword&gt;&lt;keyword&gt;Anti-Anxiety Agents/*pharmacology&lt;/keyword&gt;&lt;keyword&gt;Attention/drug effects&lt;/keyword&gt;&lt;keyword&gt;Benzodiazepines/*pharmacology&lt;/keyword&gt;&lt;keyword&gt;Child&lt;/keyword&gt;&lt;keyword&gt;Cognition/*drug effects&lt;/keyword&gt;&lt;keyword&gt;Female&lt;/keyword&gt;&lt;keyword&gt;Humans&lt;/keyword&gt;&lt;keyword&gt;Intelligence Tests&lt;/keyword&gt;&lt;keyword&gt;Learning/drug effects&lt;/keyword&gt;&lt;keyword&gt;Male&lt;/keyword&gt;&lt;keyword&gt;Middle Aged&lt;/keyword&gt;&lt;keyword&gt;Neuropsychological Tests/statistics &amp;amp; numerical data&lt;/keyword&gt;&lt;keyword&gt;Prospective Studies&lt;/keyword&gt;&lt;keyword&gt;Psychomotor Performance/drug effects&lt;/keyword&gt;&lt;keyword&gt;Reproducibility of Results&lt;/keyword&gt;&lt;keyword&gt;*Time&lt;/keyword&gt;&lt;/keywords&gt;&lt;dates&gt;&lt;year&gt;2004&lt;/year&gt;&lt;/dates&gt;&lt;isbn&gt;1172-7047 (Print)&amp;#xD;1172-7047 (Linking)&lt;/isbn&gt;&lt;accession-num&gt;14731058&lt;/accession-num&gt;&lt;urls&gt;&lt;related-urls&gt;&lt;url&gt;http://www.ncbi.nlm.nih.gov/pubmed/14731058&lt;/url&gt;&lt;/related-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8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 w:val="restart"/>
            <w:vAlign w:val="center"/>
          </w:tcPr>
          <w:p w:rsidR="00FD7148" w:rsidRPr="00FD71C4" w:rsidRDefault="00FD7148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Non-Benzodiazepine Hypnot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755DD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8D0E90" w:rsidRDefault="00FD7148" w:rsidP="008D0E90">
            <w:pPr>
              <w:pStyle w:val="ListParagrap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lbital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ho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o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co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probarbital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exobarbital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tazepam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tizolam</w:t>
            </w:r>
          </w:p>
        </w:tc>
        <w:tc>
          <w:tcPr>
            <w:tcW w:w="1170" w:type="dxa"/>
          </w:tcPr>
          <w:p w:rsidR="00FD7148" w:rsidRDefault="00FD7148" w:rsidP="00C738CA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Alagiakrishnan&lt;/Author&gt;&lt;Year&gt;2004&lt;/Year&gt;&lt;RecNum&gt;240&lt;/RecNum&gt;&lt;DisplayText&gt;[55]&lt;/DisplayText&gt;&lt;record&gt;&lt;rec-number&gt;240&lt;/rec-number&gt;&lt;foreign-keys&gt;&lt;key app="EN" db-id="ts05xsvrizxwv0eppxexvsri2w0xfxxap20p" timestamp="1448384145"&gt;240&lt;/key&gt;&lt;key app="ENWeb" db-id=""&gt;0&lt;/key&gt;&lt;/foreign-keys&gt;&lt;ref-type name="Journal Article"&gt;17&lt;/ref-type&gt;&lt;contributors&gt;&lt;authors&gt;&lt;author&gt;Alagiakrishnan, K.&lt;/author&gt;&lt;author&gt;Wiens, C. A.&lt;/author&gt;&lt;/authors&gt;&lt;/contributors&gt;&lt;auth-address&gt;Division of Geriatric Medicine, University of Alberta, Edmonton, Canada. kalagiak@cha.ab.ca&lt;/auth-address&gt;&lt;titles&gt;&lt;title&gt;An approach to drug induced delirium in the elderly&lt;/title&gt;&lt;secondary-title&gt;Postgrad Med J&lt;/secondary-title&gt;&lt;/titles&gt;&lt;periodical&gt;&lt;full-title&gt;Postgrad Med J&lt;/full-title&gt;&lt;/periodical&gt;&lt;pages&gt;388-93&lt;/pages&gt;&lt;volume&gt;80&lt;/volume&gt;&lt;number&gt;945&lt;/number&gt;&lt;keywords&gt;&lt;keyword&gt;Aged&lt;/keyword&gt;&lt;keyword&gt;Anti-Inflammatory Agents, Non-Steroidal/*adverse effects/pharmacology&lt;/keyword&gt;&lt;keyword&gt;Central Nervous System Agents/*adverse effects/pharmacology&lt;/keyword&gt;&lt;keyword&gt;Complementary Therapies/*adverse effects&lt;/keyword&gt;&lt;keyword&gt;Delirium/*chemically induced/diagnosis/therapy&lt;/keyword&gt;&lt;keyword&gt;Disease Susceptibility&lt;/keyword&gt;&lt;keyword&gt;Humans&lt;/keyword&gt;&lt;keyword&gt;Respiratory System Agents/*adverse effects/pharmacology&lt;/keyword&gt;&lt;/keywords&gt;&lt;dates&gt;&lt;year&gt;2004&lt;/year&gt;&lt;pub-dates&gt;&lt;date&gt;Jul&lt;/date&gt;&lt;/pub-dates&gt;&lt;/dates&gt;&lt;isbn&gt;0032-5473 (Print)&amp;#xD;0032-5473 (Linking)&lt;/isbn&gt;&lt;accession-num&gt;15254302&lt;/accession-num&gt;&lt;urls&gt;&lt;related-urls&gt;&lt;url&gt;http://www.ncbi.nlm.nih.gov/pubmed/15254302&lt;/url&gt;&lt;/related-urls&gt;&lt;/urls&gt;&lt;custom2&gt;PMC1743055&lt;/custom2&gt;&lt;electronic-resource-num&gt;10.1136/pgmj.2003.017236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5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chloroetizolam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aleplon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2-4%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lpide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aclofen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YW48L0F1dGhvcj48WWVhcj4yMDA4PC9ZZWFyPjxSZWNO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48L0F1dGhvcj48WWVhcj4yMDA4PC9ZZWFyPjxSZWNO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, 64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8D0E90">
            <w:r>
              <w:t>&lt;1%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al Hydrate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utethimide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8D0E90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raldehyde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piclo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zopiclone</w:t>
            </w:r>
          </w:p>
        </w:tc>
        <w:tc>
          <w:tcPr>
            <w:tcW w:w="1170" w:type="dxa"/>
          </w:tcPr>
          <w:p w:rsidR="00FD7148" w:rsidRDefault="00FD7148" w:rsidP="0010539E"/>
        </w:tc>
        <w:tc>
          <w:tcPr>
            <w:tcW w:w="2250" w:type="dxa"/>
          </w:tcPr>
          <w:p w:rsidR="00FD7148" w:rsidRDefault="00FD7148" w:rsidP="008D0E90">
            <w:r>
              <w:t>&lt;1%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robamat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obarbital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FD7148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FD7148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 w:val="restart"/>
            <w:vAlign w:val="center"/>
          </w:tcPr>
          <w:p w:rsidR="00FD7148" w:rsidRPr="00FD71C4" w:rsidRDefault="00FD7148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pioid agonist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um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madol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HbmppZGljPC9BdXRob3I+PFllYXI+MjAxMjwvWWVhcj48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ybmFoYW48L0F1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IsIDY0LCA2Nl08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ybmFoYW48L0F1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2, 64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>
              <w:t>&lt;1%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de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HbmppZGljPC9BdXRob3I+PFllYXI+MjAxMjwvWWVhcj48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lNpdHRpcm9ubmFyaXQ8L0F1dGhvcj48WWVhcj4yMDExPC9Z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xDaXRlPjxBdXRob3I+Q2FybmFoYW48L0F1dGhvcj48WWVhcj4yMDA2PC9ZZWFyPjxS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EsIDYyLCA2NCwg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lNpdHRpcm9ubmFyaXQ8L0F1dGhvcj48WWVhcj4yMDExPC9Z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aTwvQXV0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1, 62, 64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755DD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do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01OSwgNjR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R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4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ado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ksIDY0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SGFuPC9BdXRob3I+PFllYXI+MjAwODwvWWVhcj48UmVjTnVtPjIzMDwvUmVjTnVtPjxyZWNvcmQ+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0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SGFuPC9BdXRob3I+PFllYXI+MjAwODwvWWVhcj48UmVjTnVtPjIzMDwvUmVjTnVtPjxyZWNvcmQ+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4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rph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ksIDYxLCA2MiwgNjR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pPC9BdXRob3I+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iwgNjR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IYW48L0F1dGhvcj48WWVhcj4yMDA4PC9ZZWFyPjxSZWNOdW0+MjMwPC9SZWNOdW0+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xDaXRlPjxBdXRob3I+Q2FpPC9BdXRob3I+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4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 w:rsidP="002F40C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codo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ksIDYy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DYXJuYWhhbjwvQXV0aG9yPjxZZWFy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DYXJuYWhhbjwvQXV0aG9yPjxZZWFy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, 64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morphon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eramid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wgNTksIDYwLCA2MiwgNjQsIDY2XTwv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MiwgNjQsIDY2XTwv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, 64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erid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1D1B21">
            <w:r w:rsidRPr="009014E6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oxyphe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01OSwgNjQsIDY1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khhbjwvQXV0aG9yPjxZZWFyPjIwMDg8L1ll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QsIDY1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khhbjwvQXV0aG9yPjxZZWFyPjIwMDg8L1ll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4, 65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A3030C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tyl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A3030C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haprod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ilerid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dol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fentanil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o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tropropoxyphe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dihydro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benzoyl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code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morphine</w:t>
            </w:r>
          </w:p>
        </w:tc>
        <w:tc>
          <w:tcPr>
            <w:tcW w:w="1170" w:type="dxa"/>
          </w:tcPr>
          <w:p w:rsidR="00FD7148" w:rsidRDefault="00FD7148" w:rsidP="0010539E"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5D4A2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oxylat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ropanoylmorphine</w:t>
            </w:r>
          </w:p>
        </w:tc>
        <w:tc>
          <w:tcPr>
            <w:tcW w:w="1170" w:type="dxa"/>
          </w:tcPr>
          <w:p w:rsidR="00FD7148" w:rsidRDefault="00FD7148" w:rsidP="0010539E"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morphine</w:t>
            </w:r>
          </w:p>
        </w:tc>
        <w:tc>
          <w:tcPr>
            <w:tcW w:w="1170" w:type="dxa"/>
          </w:tcPr>
          <w:p w:rsidR="00FD7148" w:rsidRDefault="00FD7148" w:rsidP="0010539E"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onitazene</w:t>
            </w:r>
          </w:p>
        </w:tc>
        <w:tc>
          <w:tcPr>
            <w:tcW w:w="1170" w:type="dxa"/>
          </w:tcPr>
          <w:p w:rsidR="00FD7148" w:rsidRDefault="00FD7148" w:rsidP="0010539E"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9C2FF2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ntanyl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IaWxtZXI8L0F1dGhvcj48WWVhcj4yMDA5PC9ZZWFyPjxS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kNhaTwvQXV0aG9yPjxZZWFyPjIwMTM8L1llYXI+PFJlY051bT4yMzM8L1JlY051bT48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LCA2Nl08L0Rpc3Bs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kNhaTwvQXV0aG9yPjxZZWFyPjIwMTM8L1llYXI+PFJlY051bT4yMzM8L1JlY051bT48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, 66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 w:rsidRPr="00DD6521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morphone</w:t>
            </w:r>
          </w:p>
        </w:tc>
        <w:tc>
          <w:tcPr>
            <w:tcW w:w="1170" w:type="dxa"/>
          </w:tcPr>
          <w:p w:rsidR="00FD7148" w:rsidRDefault="00FD7148" w:rsidP="0010539E"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 w:rsidRPr="00DD6521"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rphanol</w:t>
            </w:r>
          </w:p>
        </w:tc>
        <w:tc>
          <w:tcPr>
            <w:tcW w:w="1170" w:type="dxa"/>
          </w:tcPr>
          <w:p w:rsidR="00FD7148" w:rsidRDefault="00FD7148" w:rsidP="0010539E"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comorphine</w:t>
            </w:r>
          </w:p>
        </w:tc>
        <w:tc>
          <w:tcPr>
            <w:tcW w:w="1170" w:type="dxa"/>
          </w:tcPr>
          <w:p w:rsidR="00FD7148" w:rsidRDefault="00FD7148" w:rsidP="0010539E"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 w:rsidRPr="00024AA4"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thid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61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pentadol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&lt;1%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bain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paver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prenorphine</w:t>
            </w:r>
          </w:p>
        </w:tc>
        <w:tc>
          <w:tcPr>
            <w:tcW w:w="1170" w:type="dxa"/>
          </w:tcPr>
          <w:p w:rsidR="00FD7148" w:rsidRDefault="00FD7148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au&lt;/Author&gt;&lt;Year&gt;2008&lt;/Year&gt;&lt;RecNum&gt;238&lt;/RecNum&gt;&lt;DisplayText&gt;[69]&lt;/DisplayText&gt;&lt;record&gt;&lt;rec-number&gt;238&lt;/rec-number&gt;&lt;foreign-keys&gt;&lt;key app="EN" db-id="ts05xsvrizxwv0eppxexvsri2w0xfxxap20p" timestamp="1448383550"&gt;238&lt;/key&gt;&lt;key app="ENWeb" db-id=""&gt;0&lt;/key&gt;&lt;/foreign-keys&gt;&lt;ref-type name="Journal Article"&gt;17&lt;/ref-type&gt;&lt;contributors&gt;&lt;authors&gt;&lt;author&gt;Chau, D. L.&lt;/author&gt;&lt;author&gt;Walker, V.&lt;/author&gt;&lt;author&gt;Pai, L.&lt;/author&gt;&lt;author&gt;Cho, L. M.&lt;/author&gt;&lt;/authors&gt;&lt;/contributors&gt;&lt;auth-address&gt;University of Nevada School of Medicine, Reno, NV, USA diane.chau@va.gov&lt;/auth-address&gt;&lt;titles&gt;&lt;title&gt;Opiates and elderly: use and side effects&lt;/title&gt;&lt;secondary-title&gt;Clin Interv Aging&lt;/secondary-title&gt;&lt;/titles&gt;&lt;periodical&gt;&lt;full-title&gt;Clin Interv Aging&lt;/full-title&gt;&lt;/periodical&gt;&lt;pages&gt;273-8&lt;/pages&gt;&lt;volume&gt;3&lt;/volume&gt;&lt;number&gt;2&lt;/number&gt;&lt;keywords&gt;&lt;keyword&gt;Aged&lt;/keyword&gt;&lt;keyword&gt;Analgesics, Opioid/administration &amp;amp; dosage/*adverse effects/pharmacokinetics&lt;/keyword&gt;&lt;keyword&gt;Dose-Response Relationship, Drug&lt;/keyword&gt;&lt;keyword&gt;Humans&lt;/keyword&gt;&lt;keyword&gt;Metabolic Detoxication, Phase I/physiology&lt;/keyword&gt;&lt;keyword&gt;Pain/*drug therapy&lt;/keyword&gt;&lt;/keywords&gt;&lt;dates&gt;&lt;year&gt;2008&lt;/year&gt;&lt;/dates&gt;&lt;isbn&gt;1176-9092 (Print)&amp;#xD;1176-9092 (Linking)&lt;/isbn&gt;&lt;accession-num&gt;18686750&lt;/accession-num&gt;&lt;urls&gt;&lt;related-urls&gt;&lt;url&gt;http://www.ncbi.nlm.nih.gov/pubmed/18686750&lt;/url&gt;&lt;/related-urls&gt;&lt;/urls&gt;&lt;custom2&gt;PMC2546472&lt;/custom2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69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&lt;1%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FD7148" w:rsidTr="00824B96">
        <w:tc>
          <w:tcPr>
            <w:tcW w:w="2108" w:type="dxa"/>
            <w:vMerge/>
            <w:vAlign w:val="center"/>
          </w:tcPr>
          <w:p w:rsidR="00FD7148" w:rsidRPr="00FD71C4" w:rsidRDefault="00FD714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FD7148" w:rsidRDefault="00FD714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azocine</w:t>
            </w:r>
          </w:p>
        </w:tc>
        <w:tc>
          <w:tcPr>
            <w:tcW w:w="1170" w:type="dxa"/>
          </w:tcPr>
          <w:p w:rsidR="00FD7148" w:rsidRDefault="00FD714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FD7148" w:rsidRDefault="00FD7148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FD7148" w:rsidRDefault="00FD7148" w:rsidP="00037D02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FD7148" w:rsidRPr="008D2835" w:rsidRDefault="00FD7148" w:rsidP="00037D02">
            <w:pPr>
              <w:jc w:val="center"/>
            </w:pPr>
            <w:r>
              <w:t>Yes</w:t>
            </w:r>
          </w:p>
        </w:tc>
      </w:tr>
      <w:tr w:rsidR="007B1E79" w:rsidTr="00824B96">
        <w:tc>
          <w:tcPr>
            <w:tcW w:w="2108" w:type="dxa"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hypertensives </w:t>
            </w:r>
          </w:p>
        </w:tc>
        <w:tc>
          <w:tcPr>
            <w:tcW w:w="2500" w:type="dxa"/>
          </w:tcPr>
          <w:p w:rsidR="007B1E79" w:rsidRDefault="007B1E79" w:rsidP="001755DD">
            <w:r w:rsidRPr="001A1EF1">
              <w:t>Tizanidi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D1B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7B1E79" w:rsidRDefault="00521523" w:rsidP="00521523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7B1E79" w:rsidRPr="008D2835" w:rsidRDefault="00521523" w:rsidP="00521523">
            <w:pPr>
              <w:jc w:val="center"/>
            </w:pPr>
            <w:r>
              <w:t>n/a</w:t>
            </w:r>
          </w:p>
        </w:tc>
      </w:tr>
      <w:tr w:rsidR="00521523" w:rsidTr="00824B96">
        <w:tc>
          <w:tcPr>
            <w:tcW w:w="2108" w:type="dxa"/>
            <w:vMerge w:val="restart"/>
            <w:vAlign w:val="center"/>
          </w:tcPr>
          <w:p w:rsidR="00521523" w:rsidRPr="00FD71C4" w:rsidRDefault="0052152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arrhythmic</w:t>
            </w:r>
          </w:p>
        </w:tc>
        <w:tc>
          <w:tcPr>
            <w:tcW w:w="2500" w:type="dxa"/>
            <w:vAlign w:val="bottom"/>
          </w:tcPr>
          <w:p w:rsidR="00521523" w:rsidRDefault="0052152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sopyramide</w:t>
            </w:r>
          </w:p>
        </w:tc>
        <w:tc>
          <w:tcPr>
            <w:tcW w:w="1170" w:type="dxa"/>
          </w:tcPr>
          <w:p w:rsidR="00521523" w:rsidRDefault="00521523" w:rsidP="0010539E">
            <w:r>
              <w:fldChar w:fldCharType="begin">
                <w:fldData xml:space="preserve">PEVuZE5vdGU+PENpdGU+PEF1dGhvcj5TYWxhaHVkZWVuPC9BdXRob3I+PFllYXI+MjAxNTwvWWVh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IsIDY3XTwv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7]</w:t>
            </w:r>
            <w:r>
              <w:fldChar w:fldCharType="end"/>
            </w:r>
          </w:p>
        </w:tc>
        <w:tc>
          <w:tcPr>
            <w:tcW w:w="2250" w:type="dxa"/>
          </w:tcPr>
          <w:p w:rsidR="00521523" w:rsidRDefault="00521523" w:rsidP="001755DD">
            <w:r>
              <w:t>--</w:t>
            </w:r>
          </w:p>
        </w:tc>
        <w:tc>
          <w:tcPr>
            <w:tcW w:w="990" w:type="dxa"/>
          </w:tcPr>
          <w:p w:rsidR="00521523" w:rsidRDefault="00521523" w:rsidP="00521523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21523" w:rsidRPr="008D2835" w:rsidRDefault="00521523" w:rsidP="00521523">
            <w:pPr>
              <w:jc w:val="center"/>
            </w:pPr>
            <w:r>
              <w:t>Yes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goxin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5%</w:t>
            </w:r>
          </w:p>
        </w:tc>
        <w:tc>
          <w:tcPr>
            <w:tcW w:w="990" w:type="dxa"/>
          </w:tcPr>
          <w:p w:rsidR="007B1E79" w:rsidRDefault="009508CF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7B1E79" w:rsidRPr="008D2835" w:rsidRDefault="009508CF" w:rsidP="005159E7">
            <w:pPr>
              <w:jc w:val="center"/>
            </w:pPr>
            <w:r>
              <w:t>No</w:t>
            </w:r>
          </w:p>
        </w:tc>
      </w:tr>
      <w:tr w:rsidR="009508CF" w:rsidTr="00824B96">
        <w:tc>
          <w:tcPr>
            <w:tcW w:w="2108" w:type="dxa"/>
            <w:vMerge w:val="restart"/>
            <w:vAlign w:val="center"/>
          </w:tcPr>
          <w:p w:rsidR="009508CF" w:rsidRPr="00FD71C4" w:rsidRDefault="009508CF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holinergics and/or Antihistamin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0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yclomine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xDaXRlPjxBdXRob3I+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TYWxhaHVkZWVuPC9BdXRob3I+PFllYXI+MjAxNTwvWWVhcj48UmVjTnVtPjEwNjwvUmVj
TnVt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aTwvQXV0aG9yPjxZZWFyPjIwMTM8L1llYXI+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D1B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opolamine (Hyoscine)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ksIDYxLCA2MiwgNjR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FuPC9BdXRo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iwgNjR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FuPC9BdXRo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, 64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D1B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hexyphenidyl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csIDU5LCA2MSwgNjIsIDY0LCA2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kVocnQ8L0F1dGhvcj48WWVhcj4yMDEwPC9ZZWFyPjxS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IsIDY0LCA2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kVocnQ8L0F1dGhvcj48WWVhcj4yMDEwPC9ZZWFyPjxS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7, 59, 61, 62, 64, </w:t>
            </w:r>
            <w:r>
              <w:rPr>
                <w:noProof/>
              </w:rPr>
              <w:lastRenderedPageBreak/>
              <w:t>65, 67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D1B21">
            <w:pPr>
              <w:jc w:val="center"/>
            </w:pPr>
            <w:r>
              <w:lastRenderedPageBreak/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copyrrolate</w:t>
            </w:r>
          </w:p>
        </w:tc>
        <w:tc>
          <w:tcPr>
            <w:tcW w:w="1170" w:type="dxa"/>
          </w:tcPr>
          <w:p w:rsidR="007B1E79" w:rsidRDefault="007B1E79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0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Default="009508CF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7B1E79" w:rsidRPr="008D2835" w:rsidRDefault="009508CF" w:rsidP="005159E7">
            <w:pPr>
              <w:jc w:val="center"/>
            </w:pPr>
            <w:r>
              <w:t>n/a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atropium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YsIDU5LCA2NV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HbmppZGljPC9BdXRo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YsIDU5LCA2NV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HbmppZGljPC9BdXRo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9, 65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755DD">
            <w:r>
              <w:t>--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9508CF" w:rsidRPr="008D2835" w:rsidRDefault="009508CF" w:rsidP="005159E7">
            <w:pPr>
              <w:jc w:val="center"/>
            </w:pPr>
            <w:r>
              <w:t>n/a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otropium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755DD">
            <w:r>
              <w:t>--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9508CF" w:rsidRPr="008D2835" w:rsidRDefault="009508CF" w:rsidP="005159E7">
            <w:pPr>
              <w:jc w:val="center"/>
            </w:pPr>
            <w:r>
              <w:t>n/a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oscyamine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hldzwvQXV0aG9yPjxZZWFy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1D1B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antheline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TYWxhaHVkZWVuPC9BdXRob3I+PFllYXI+MjAxNTwvWWVh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IsIDY0LCA2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4, 65]</w:t>
            </w:r>
            <w:r>
              <w:fldChar w:fldCharType="end"/>
            </w:r>
          </w:p>
        </w:tc>
        <w:tc>
          <w:tcPr>
            <w:tcW w:w="2250" w:type="dxa"/>
            <w:vAlign w:val="bottom"/>
          </w:tcPr>
          <w:p w:rsidR="009508CF" w:rsidRDefault="009508CF" w:rsidP="00A518D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--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A74892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  <w:tc>
          <w:tcPr>
            <w:tcW w:w="1260" w:type="dxa"/>
          </w:tcPr>
          <w:p w:rsidR="009508CF" w:rsidRDefault="009508CF" w:rsidP="005159E7">
            <w:pPr>
              <w:jc w:val="center"/>
            </w:pPr>
            <w:r w:rsidRPr="00D27CCC">
              <w:t>Yes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mepronium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FaHJ0PC9BdXRob3I+PFllYXI+MjAxMDwvWWVhcj48UmVj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aHJ0PC9BdXRob3I+PFllYXI+MjAxMDwvWWVhcj48UmVj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5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1755DD">
            <w:r>
              <w:t>--</w:t>
            </w:r>
          </w:p>
        </w:tc>
        <w:tc>
          <w:tcPr>
            <w:tcW w:w="990" w:type="dxa"/>
          </w:tcPr>
          <w:p w:rsidR="007B1E79" w:rsidRDefault="009508CF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7B1E79" w:rsidRPr="008D2835" w:rsidRDefault="009508CF" w:rsidP="005159E7">
            <w:pPr>
              <w:jc w:val="center"/>
            </w:pPr>
            <w:r>
              <w:t>n/a</w:t>
            </w:r>
          </w:p>
        </w:tc>
      </w:tr>
      <w:tr w:rsidR="009508CF" w:rsidTr="00824B96">
        <w:tc>
          <w:tcPr>
            <w:tcW w:w="2108" w:type="dxa"/>
            <w:vMerge/>
            <w:vAlign w:val="center"/>
          </w:tcPr>
          <w:p w:rsidR="009508CF" w:rsidRPr="00FD71C4" w:rsidRDefault="009508C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9508CF" w:rsidRDefault="009508C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scopolamine</w:t>
            </w:r>
          </w:p>
        </w:tc>
        <w:tc>
          <w:tcPr>
            <w:tcW w:w="1170" w:type="dxa"/>
          </w:tcPr>
          <w:p w:rsidR="009508CF" w:rsidRDefault="009508C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9508CF" w:rsidRDefault="009508CF" w:rsidP="00A74892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9508CF" w:rsidRDefault="009508CF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9508CF" w:rsidRPr="008D2835" w:rsidRDefault="009508CF" w:rsidP="005159E7">
            <w:pPr>
              <w:jc w:val="center"/>
            </w:pPr>
            <w:r>
              <w:t>n/a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cyclidine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A74892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n/a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piverine 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1755DD">
            <w:r>
              <w:t>--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n/a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patepine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ksIDY3XTwvRGlzcGxheVRleHQ+PHJl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7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1755DD">
            <w:r>
              <w:t>--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n/a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tropi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DYXJuYWhhbjwvQXV0aG9yPjxZZWFyPjIwMDY8L1llYXI+
PFJlY051bT4yMjc8L1JlY051bT48RGlzcGxheVRleHQ+WzU3LCA1OS02Mi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VocnQ8L0F1dGhvcj48WWVhcj4yMDEwPC9ZZWFyPjxSZWNO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3LCA1OS02MiwgNjV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VocnQ8L0F1dGhvcj48WWVhcj4yMDEwPC9ZZWFyPjxSZWNO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, 65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A74892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7B1E79" w:rsidRDefault="00EE5F5E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7B1E79" w:rsidRPr="008D2835" w:rsidRDefault="00EE5F5E" w:rsidP="005159E7">
            <w:pPr>
              <w:jc w:val="center"/>
            </w:pPr>
            <w:r>
              <w:t>Yes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emastine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1755DD">
            <w:r w:rsidRPr="007B208F">
              <w:t>Frequency undefined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Yes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ropine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>
                <w:fldData xml:space="preserve">PEVuZE5vdGU+PENpdGU+PEF1dGhvcj5DYXJuYWhhbjwvQXV0aG9yPjxZZWFyPjIwMDY8L1llYXI+
PFJlY051bT4yMjc8L1JlY051bT48RGlzcGxheVRleHQ+WzU4LTYyLCA2NCwgNjZ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SGFuPC9BdXRob3I+PFllYXI+MjAwODwvWWVhcj48UmVjTnVtPjIzMDwvUmVjTnVt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4LTYyLCA2NCwgNjZdPC9EaXNwbGF5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2, 64, 66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1755DD">
            <w:r>
              <w:t>--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Yes</w:t>
            </w:r>
          </w:p>
        </w:tc>
      </w:tr>
      <w:tr w:rsidR="00EE5F5E" w:rsidTr="00824B96">
        <w:tc>
          <w:tcPr>
            <w:tcW w:w="2108" w:type="dxa"/>
            <w:vMerge/>
            <w:vAlign w:val="center"/>
          </w:tcPr>
          <w:p w:rsidR="00EE5F5E" w:rsidRPr="00FD71C4" w:rsidRDefault="00EE5F5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E5F5E" w:rsidRDefault="00EE5F5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lladonna alkaloids</w:t>
            </w:r>
          </w:p>
        </w:tc>
        <w:tc>
          <w:tcPr>
            <w:tcW w:w="1170" w:type="dxa"/>
          </w:tcPr>
          <w:p w:rsidR="00EE5F5E" w:rsidRDefault="00EE5F5E" w:rsidP="0010539E">
            <w:r>
              <w:fldChar w:fldCharType="begin">
                <w:fldData xml:space="preserve">PEVuZE5vdGU+PENpdGU+PEF1dGhvcj5BbmNlbGluPC9BdXRob3I+PFllYXI+MjAwNjwvWWVhcj48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ENpdGU+PEF1dGhvcj5DYWk8L0F1dGhvcj48WWVhcj4yMDEzPC9ZZWFyPjxSZWNOdW0+MjMz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csIDU5LCA2MSwgNjQsIDY3XTwvRGlz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ENpdGU+PEF1dGhvcj5DYWk8L0F1dGhvcj48WWVhcj4yMDEzPC9ZZWFyPjxSZWNOdW0+MjMz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4, 67]</w:t>
            </w:r>
            <w:r>
              <w:fldChar w:fldCharType="end"/>
            </w:r>
          </w:p>
        </w:tc>
        <w:tc>
          <w:tcPr>
            <w:tcW w:w="2250" w:type="dxa"/>
          </w:tcPr>
          <w:p w:rsidR="00EE5F5E" w:rsidRDefault="00EE5F5E" w:rsidP="001755DD">
            <w:r>
              <w:t>--</w:t>
            </w:r>
          </w:p>
        </w:tc>
        <w:tc>
          <w:tcPr>
            <w:tcW w:w="990" w:type="dxa"/>
          </w:tcPr>
          <w:p w:rsidR="00EE5F5E" w:rsidRDefault="00EE5F5E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E5F5E" w:rsidRPr="008D2835" w:rsidRDefault="00EE5F5E" w:rsidP="005159E7">
            <w:pPr>
              <w:jc w:val="center"/>
            </w:pPr>
            <w:r>
              <w:t>Yes</w:t>
            </w:r>
          </w:p>
        </w:tc>
      </w:tr>
      <w:tr w:rsidR="00CA11C6" w:rsidTr="00824B96">
        <w:tc>
          <w:tcPr>
            <w:tcW w:w="2108" w:type="dxa"/>
            <w:vMerge/>
            <w:vAlign w:val="center"/>
          </w:tcPr>
          <w:p w:rsidR="00CA11C6" w:rsidRPr="00FD71C4" w:rsidRDefault="00CA11C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CA11C6" w:rsidRDefault="00CA11C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ylamine</w:t>
            </w:r>
          </w:p>
        </w:tc>
        <w:tc>
          <w:tcPr>
            <w:tcW w:w="1170" w:type="dxa"/>
          </w:tcPr>
          <w:p w:rsidR="00CA11C6" w:rsidRDefault="00CA11C6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250" w:type="dxa"/>
          </w:tcPr>
          <w:p w:rsidR="00CA11C6" w:rsidRDefault="00CA11C6" w:rsidP="008D0E90">
            <w:r w:rsidRPr="007B208F">
              <w:t>Frequency undefined</w:t>
            </w:r>
          </w:p>
        </w:tc>
        <w:tc>
          <w:tcPr>
            <w:tcW w:w="990" w:type="dxa"/>
          </w:tcPr>
          <w:p w:rsidR="00CA11C6" w:rsidRDefault="00CA11C6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CA11C6" w:rsidRPr="008D2835" w:rsidRDefault="00CA11C6" w:rsidP="005159E7">
            <w:pPr>
              <w:jc w:val="center"/>
            </w:pPr>
            <w:r>
              <w:t>Yes</w:t>
            </w:r>
          </w:p>
        </w:tc>
      </w:tr>
      <w:tr w:rsidR="00CA11C6" w:rsidTr="00824B96">
        <w:tc>
          <w:tcPr>
            <w:tcW w:w="2108" w:type="dxa"/>
            <w:vMerge/>
            <w:vAlign w:val="center"/>
          </w:tcPr>
          <w:p w:rsidR="00CA11C6" w:rsidRPr="00FD71C4" w:rsidRDefault="00CA11C6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CA11C6" w:rsidRDefault="00CA11C6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xyzine</w:t>
            </w:r>
          </w:p>
        </w:tc>
        <w:tc>
          <w:tcPr>
            <w:tcW w:w="1170" w:type="dxa"/>
          </w:tcPr>
          <w:p w:rsidR="00CA11C6" w:rsidRDefault="00CA11C6" w:rsidP="0010539E">
            <w:r>
              <w:fldChar w:fldCharType="begin">
                <w:fldData xml:space="preserve">PEVuZE5vdGU+PENpdGU+PEF1dGhvcj5TaXR0aXJvbm5hcml0PC9BdXRob3I+PFllYXI+MjAxMTwv
WWVhcj48UmVjTnVtPjIyNTwvUmVjTnVtPjxEaXNwbGF5VGV4dD5bNTcsIDU5LCA2MSwgNjIsIDY2
LCA2N108L0Rpc3BsYXlUZXh0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ENpdGU+PEF1dGhv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csIDU5LCA2MSwgNjIsIDY2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ENpdGU+PEF1dGhv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6, 67]</w:t>
            </w:r>
            <w:r>
              <w:fldChar w:fldCharType="end"/>
            </w:r>
          </w:p>
        </w:tc>
        <w:tc>
          <w:tcPr>
            <w:tcW w:w="2250" w:type="dxa"/>
          </w:tcPr>
          <w:p w:rsidR="00CA11C6" w:rsidRDefault="00CA11C6" w:rsidP="008D0E90">
            <w:r>
              <w:t>--</w:t>
            </w:r>
          </w:p>
        </w:tc>
        <w:tc>
          <w:tcPr>
            <w:tcW w:w="990" w:type="dxa"/>
          </w:tcPr>
          <w:p w:rsidR="00CA11C6" w:rsidRDefault="00CA11C6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CA11C6" w:rsidRPr="008D2835" w:rsidRDefault="00CA11C6" w:rsidP="005159E7">
            <w:pPr>
              <w:jc w:val="center"/>
            </w:pPr>
            <w:r>
              <w:t>Yes</w:t>
            </w:r>
          </w:p>
        </w:tc>
      </w:tr>
      <w:tr w:rsidR="007B1E79" w:rsidTr="00824B96">
        <w:tc>
          <w:tcPr>
            <w:tcW w:w="2108" w:type="dxa"/>
            <w:vMerge/>
            <w:vAlign w:val="center"/>
          </w:tcPr>
          <w:p w:rsidR="007B1E79" w:rsidRPr="00FD71C4" w:rsidRDefault="007B1E79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7B1E79" w:rsidRDefault="007B1E79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pheniramine</w:t>
            </w:r>
          </w:p>
        </w:tc>
        <w:tc>
          <w:tcPr>
            <w:tcW w:w="1170" w:type="dxa"/>
          </w:tcPr>
          <w:p w:rsidR="007B1E79" w:rsidRDefault="007B1E79" w:rsidP="0010539E">
            <w:r>
              <w:fldChar w:fldCharType="begin">
                <w:fldData xml:space="preserve">PEVuZE5vdGU+PENpdGU+PEF1dGhvcj5DYXJuYWhhbjwvQXV0aG9yPjxZZWFyPjIwMDY8L1llYXI+
PFJlY051bT4yMjc8L1JlY051bT48RGlzcGxheVRleHQ+WzU3LCA1OSwgNjEsIDYyXTwvRGlzcGxh
eVRleHQ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xDaXRlPjxBdXRob3I+SGlsbWVyPC9BdXRob3I+PFll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uYWhhbjwvQXV0aG9yPjxZZWFyPjIwMDY8L1llYXI+
PFJlY051bT4yMjc8L1JlY051bT48RGlzcGxheVRleHQ+WzU3LCA1OSwgNjEsIDYyXTwvRGlzcGxh
eVRleHQ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xDaXRlPjxBdXRob3I+SGlsbWVyPC9BdXRob3I+PFll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7B1E79" w:rsidRDefault="007B1E79" w:rsidP="008D0E90">
            <w:r>
              <w:t>--</w:t>
            </w:r>
          </w:p>
        </w:tc>
        <w:tc>
          <w:tcPr>
            <w:tcW w:w="990" w:type="dxa"/>
          </w:tcPr>
          <w:p w:rsidR="007B1E79" w:rsidRDefault="007B1E79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7B1E79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menhydrinat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--</w:t>
            </w:r>
          </w:p>
        </w:tc>
        <w:tc>
          <w:tcPr>
            <w:tcW w:w="990" w:type="dxa"/>
          </w:tcPr>
          <w:p w:rsidR="005159E7" w:rsidRDefault="005159E7" w:rsidP="00FE7A2E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Default="005159E7" w:rsidP="00FE7A2E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tad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sIDYw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SdWRvbHBoPC9BdXRob3I+PFllYXI+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SdWRvbHBoPC9BdXRob3I+PFllYXI+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4, 66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&lt;2%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elenn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imemaz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BbmNlbGluPC9BdXRob3I+PFllYXI+MjAwNjwvWWVhcj48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ksIDYxLCA2N108L0Rpc3BsYXlUZXh0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yltolox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il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proheptad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tNjIsIDY2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U2l0dGlyb25uYXJpdDwvQXV0aG9yPjxZZWFyPjIwMTE8L1llYXI+PFJlY051bT4yMjU8L1Jl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SdWRvbHBoPC9BdXRob3I+PFllYXI+MjAw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xDaXRlPjxBdXRob3I+Q2FybmFoYW48L0F1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IsIDY2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U2l0dGlyb25uYXJpdDwvQXV0aG9yPjxZZWFyPjIwMTE8L1llYXI+PFJlY051bT4yMjU8L1Jl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SdWRvbHBoPC9BdXRob3I+PFllYXI+MjAw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, 66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 w:rsidRPr="00AD3178"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bromphenir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chlorphenir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aXR0aXJvbm5hcml0PC9BdXRob3I+PFllYXI+MjAxMTwv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csIDU5LCA2NiwgNjddPC9E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6, 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rolid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 w:rsidRPr="00AD3178"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zatad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E25FC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E25FC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ir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957AD5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E25FC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E25FC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Fesoterodine 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 w:rsidRPr="00AD3178">
              <w:t>Frequency undefined</w:t>
            </w:r>
          </w:p>
        </w:tc>
        <w:tc>
          <w:tcPr>
            <w:tcW w:w="990" w:type="dxa"/>
          </w:tcPr>
          <w:p w:rsidR="005159E7" w:rsidRDefault="005159E7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E25FC7">
            <w:pPr>
              <w:jc w:val="center"/>
            </w:pPr>
            <w:r>
              <w:t>Yes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hexol</w:t>
            </w:r>
          </w:p>
        </w:tc>
        <w:tc>
          <w:tcPr>
            <w:tcW w:w="1170" w:type="dxa"/>
          </w:tcPr>
          <w:p w:rsidR="004B0BBD" w:rsidRDefault="004B0BBD" w:rsidP="0010539E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>
                <w:fldData xml:space="preserve">PEVuZE5vdGU+PENpdGU+PEF1dGhvcj5HcmF5PC9BdXRob3I+PFllYXI+MjAxNTwvWWVhcj48UmVj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</w:fldData>
              </w:fldChar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bCs/>
                <w:sz w:val="20"/>
                <w:szCs w:val="20"/>
              </w:rPr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0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</w:tcPr>
          <w:p w:rsidR="004B0BBD" w:rsidRDefault="004B0BBD" w:rsidP="008D0E90">
            <w:r w:rsidRPr="00AD3178">
              <w:t>Frequency undefined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rifenacin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8D0E90">
            <w:r w:rsidRPr="00AD3178">
              <w:t>Frequency undefined</w:t>
            </w:r>
          </w:p>
        </w:tc>
        <w:tc>
          <w:tcPr>
            <w:tcW w:w="990" w:type="dxa"/>
          </w:tcPr>
          <w:p w:rsidR="005159E7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avoxate</w:t>
            </w:r>
          </w:p>
        </w:tc>
        <w:tc>
          <w:tcPr>
            <w:tcW w:w="1170" w:type="dxa"/>
          </w:tcPr>
          <w:p w:rsidR="004B0BBD" w:rsidRDefault="004B0BBD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250" w:type="dxa"/>
          </w:tcPr>
          <w:p w:rsidR="004B0BBD" w:rsidRDefault="004B0BBD" w:rsidP="001D1B21">
            <w:r w:rsidRPr="00AD3178">
              <w:t>Frequency undefined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omatrop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YW48L0F1dGhvcj48WWVhcj4yMDA4PC9ZZWFyPjxSZWNO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48L0F1dGhvcj48WWVhcj4yMDA4PC9ZZWFyPjxSZWNO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4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 w:rsidRPr="00AD3178">
              <w:t>Frequency undefined</w:t>
            </w:r>
          </w:p>
        </w:tc>
        <w:tc>
          <w:tcPr>
            <w:tcW w:w="990" w:type="dxa"/>
          </w:tcPr>
          <w:p w:rsidR="005159E7" w:rsidRDefault="004B0BBD" w:rsidP="00E25FC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4B0BBD" w:rsidP="00E25FC7">
            <w:pPr>
              <w:jc w:val="center"/>
            </w:pPr>
            <w:r>
              <w:t>n/a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butynin</w:t>
            </w:r>
          </w:p>
        </w:tc>
        <w:tc>
          <w:tcPr>
            <w:tcW w:w="1170" w:type="dxa"/>
          </w:tcPr>
          <w:p w:rsidR="004B0BBD" w:rsidRDefault="004B0BBD" w:rsidP="0010539E">
            <w:r>
              <w:fldChar w:fldCharType="begin">
                <w:fldData xml:space="preserve">PEVuZE5vdGU+PENpdGU+PEF1dGhvcj5HbmppZGljPC9BdXRob3I+PFllYXI+MjAxMjwvWWVhcj48
UmVjTnVtPjIzMTwvUmVjTnVtPjxEaXNwbGF5VGV4dD5bNTYtNjIsIDY2LCA2N1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TaXR0aXJvbm5hcml0PC9BdXRob3I+PFllYXI+MjAxMTwvWWVhcj48UmVj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QW5jZWxpbjwvQXV0aG9yPjxZZWFyPjIwMDY8L1ll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IsIDY2LCA2N1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TaXR0aXJvbm5hcml0PC9BdXRob3I+PFllYXI+MjAxMTwvWWVhcj48UmVj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QW5jZWxpbjwvQXV0aG9yPjxZZWFyPjIwMDY8L1ll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, 66, 67]</w:t>
            </w:r>
            <w:r>
              <w:fldChar w:fldCharType="end"/>
            </w:r>
          </w:p>
        </w:tc>
        <w:tc>
          <w:tcPr>
            <w:tcW w:w="2250" w:type="dxa"/>
          </w:tcPr>
          <w:p w:rsidR="004B0BBD" w:rsidRDefault="004B0BBD" w:rsidP="001D1B21">
            <w:r w:rsidRPr="00AD3178">
              <w:t>Frequency undefined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lifenacin</w:t>
            </w:r>
          </w:p>
        </w:tc>
        <w:tc>
          <w:tcPr>
            <w:tcW w:w="1170" w:type="dxa"/>
          </w:tcPr>
          <w:p w:rsidR="004B0BBD" w:rsidRDefault="004B0BBD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4B0BBD" w:rsidRDefault="004B0BBD" w:rsidP="001755DD">
            <w:r w:rsidRPr="00AD3178">
              <w:t>Frequency undefined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terodine</w:t>
            </w:r>
          </w:p>
        </w:tc>
        <w:tc>
          <w:tcPr>
            <w:tcW w:w="1170" w:type="dxa"/>
          </w:tcPr>
          <w:p w:rsidR="004B0BBD" w:rsidRDefault="004B0BBD" w:rsidP="0010539E">
            <w:r>
              <w:fldChar w:fldCharType="begin">
                <w:fldData xml:space="preserve">PEVuZE5vdGU+PENpdGU+PEF1dGhvcj5HbmppZGljPC9BdXRob3I+PFllYXI+MjAxMjwvWWVhcj48
UmVjTnVtPjIzMTwvUmVjTnVtPjxEaXNwbGF5VGV4dD5bNTYtNjIsIDY0LCA2N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TaXR0aXJvbm5hcml0PC9BdXRob3I+PFllYXI+MjAxMTwvWWVhcj48UmVj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Q2FpPC9BdXRo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IsIDY0LCA2N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TaXR0aXJvbm5hcml0PC9BdXRob3I+PFllYXI+MjAxMTwvWWVhcj48UmVj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Q2FpPC9BdXRo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, 64, 66]</w:t>
            </w:r>
            <w:r>
              <w:fldChar w:fldCharType="end"/>
            </w:r>
          </w:p>
        </w:tc>
        <w:tc>
          <w:tcPr>
            <w:tcW w:w="2250" w:type="dxa"/>
          </w:tcPr>
          <w:p w:rsidR="004B0BBD" w:rsidRDefault="004B0BBD" w:rsidP="001755DD">
            <w:r>
              <w:t>&lt;1%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4B0BBD" w:rsidTr="00824B96">
        <w:tc>
          <w:tcPr>
            <w:tcW w:w="2108" w:type="dxa"/>
            <w:vMerge/>
            <w:vAlign w:val="center"/>
          </w:tcPr>
          <w:p w:rsidR="004B0BBD" w:rsidRPr="00FD71C4" w:rsidRDefault="004B0BBD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4B0BBD" w:rsidRDefault="004B0BBD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spium</w:t>
            </w:r>
          </w:p>
        </w:tc>
        <w:tc>
          <w:tcPr>
            <w:tcW w:w="1170" w:type="dxa"/>
          </w:tcPr>
          <w:p w:rsidR="004B0BBD" w:rsidRDefault="004B0BBD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4B0BBD" w:rsidRDefault="004B0BBD" w:rsidP="001D1B21">
            <w:r>
              <w:t>--</w:t>
            </w:r>
          </w:p>
        </w:tc>
        <w:tc>
          <w:tcPr>
            <w:tcW w:w="990" w:type="dxa"/>
          </w:tcPr>
          <w:p w:rsidR="004B0BBD" w:rsidRDefault="004B0BBD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4B0BBD" w:rsidRPr="008D2835" w:rsidRDefault="004B0BBD" w:rsidP="00E25FC7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hydram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02MiwgNjR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Q2FpPC9BdXRo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iwgNjR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D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, 64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1755DD">
            <w:r>
              <w:t>--</w:t>
            </w:r>
          </w:p>
        </w:tc>
        <w:tc>
          <w:tcPr>
            <w:tcW w:w="990" w:type="dxa"/>
          </w:tcPr>
          <w:p w:rsidR="00E25FC7" w:rsidRDefault="00E25FC7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Pr="008D2835" w:rsidRDefault="00E25FC7" w:rsidP="00E25FC7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inoxam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1755DD">
            <w:r w:rsidRPr="00AD3178">
              <w:t>Frequency undefined</w:t>
            </w:r>
          </w:p>
        </w:tc>
        <w:tc>
          <w:tcPr>
            <w:tcW w:w="990" w:type="dxa"/>
          </w:tcPr>
          <w:p w:rsidR="00E25FC7" w:rsidRDefault="00E25FC7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Pr="008D2835" w:rsidRDefault="00E25FC7" w:rsidP="00E25FC7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lorata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1755DD"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xofena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TaXR0aXJvbm5hcml0PC9BdXRob3I+PFllYXI+MjAxMTwv
WWVhcj48UmVjTnVtPjIyNTwvUmVjTnVtPjxEaXNwbGF5VGV4dD5bNTksIDY0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khhbjwv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ksIDY0LCA2Nl08L0Rpc3Bs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4, 66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cetiriz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tiriz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wgNTksIDYw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SdWRvbHBoPC9BdXRob3I+PFllYXI+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NCwgNjZdPC9EaXNw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ENpdGU+PEF1dGhvcj5SdWRvbHBoPC9BdXRob3I+PFllYXI+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4, 66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iram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tNjIsIDY0LCA2N108L0Rpc3Bs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lJ1ZG9scGg8L0F1dGhvcj48WWVhcj4yMDA4PC9ZZWFyPjxSZWNOdW0+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IsIDY0LCA2N108L0Rpc3Bs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, 64, 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E25FC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Default="00E25FC7" w:rsidP="00E25FC7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meti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amoti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zati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anitidin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>
                <w:fldData xml:space="preserve">PEVuZE5vdGU+PENpdGU+PEF1dGhvcj5TaXR0aXJvbm5hcml0PC9BdXRob3I+PFllYXI+MjAxMTwv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IYW48L0F1dGhvcj48WWVhcj4yMDA4PC9ZZWFy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gtNjAsIDYyLCA2NC02Nl08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IYW48L0F1dGhvcj48WWVhcj4yMDA4PC9ZZWFy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0, 62, 64-66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E25FC7" w:rsidRDefault="00E25FC7" w:rsidP="00FE7A2E">
            <w:pPr>
              <w:jc w:val="center"/>
            </w:pPr>
            <w:r>
              <w:t>Yes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temizole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E25FC7" w:rsidTr="00824B96">
        <w:tc>
          <w:tcPr>
            <w:tcW w:w="2108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Ketotifen </w:t>
            </w:r>
          </w:p>
        </w:tc>
        <w:tc>
          <w:tcPr>
            <w:tcW w:w="1170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250" w:type="dxa"/>
          </w:tcPr>
          <w:p w:rsidR="00E25FC7" w:rsidRDefault="00E25FC7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E25FC7" w:rsidRDefault="00E25FC7" w:rsidP="00FE7A2E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E25FC7" w:rsidRPr="008D2835" w:rsidRDefault="00E25FC7" w:rsidP="00FE7A2E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 w:val="restart"/>
            <w:vAlign w:val="center"/>
          </w:tcPr>
          <w:p w:rsidR="005159E7" w:rsidRPr="00FD71C4" w:rsidRDefault="005159E7" w:rsidP="000E6B2F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emetic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cliz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mepromaz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BbmNlbGluPC9BdXRob3I+PFllYXI+MjAwNjwvWWVhcj48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NlbGluPC9BdXRob3I+PFllYXI+MjAwNjwvWWVhcj48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, 62, 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peridol</w:t>
            </w:r>
          </w:p>
        </w:tc>
        <w:tc>
          <w:tcPr>
            <w:tcW w:w="1170" w:type="dxa"/>
          </w:tcPr>
          <w:p w:rsidR="005159E7" w:rsidRDefault="005159E7" w:rsidP="0010539E"/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roperidol</w:t>
            </w:r>
          </w:p>
        </w:tc>
        <w:tc>
          <w:tcPr>
            <w:tcW w:w="1170" w:type="dxa"/>
          </w:tcPr>
          <w:p w:rsidR="005159E7" w:rsidRDefault="005159E7" w:rsidP="0010539E"/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Merge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mperido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aXR0aXJvbm5hcml0PC9BdXRob3I+PFllYXI+MjAxMTwv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ksIDY2XTwvRGlzcGxheVRl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6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DD6521">
            <w:pPr>
              <w:jc w:val="center"/>
            </w:pPr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Muscle Relaxers</w:t>
            </w: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rphenadr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sIDYxLCA2MiwgNjUsIDY3XTwv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iwgNjUsIDY3XTwv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, 65, 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isoprodol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zoxazo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clobenzapr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IaWxtZXI8L0F1dGhvcj48WWVhcj4yMDA5PC9ZZWFyPjxS
ZWNOdW0+MjMyPC9SZWNOdW0+PERpc3BsYXlUZXh0Pls1NywgNTktNjIsIDY0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SGFuPC9BdXRob3I+PFllYXI+MjAwODwvWWVhcj48UmVjTnVtPjIzMDwvUmVjTnVtPjxyZWNv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ENpdGU+PEF1dGhvcj5DYXJu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IsIDY0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SGFuPC9BdXRob3I+PFllYXI+MjAwODwvWWVhcj48UmVjTnVtPjIzMDwvUmVjTnVtPjxyZWNv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xDaXRlPjxBdXRob3I+Q2FpPC9BdXRob3I+PFllYXI+MjAxMzwvWWVhcj48UmVj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</w:t>
            </w:r>
            <w:r>
              <w:rPr>
                <w:noProof/>
              </w:rPr>
              <w:lastRenderedPageBreak/>
              <w:t>62, 64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755DD">
            <w:r>
              <w:lastRenderedPageBreak/>
              <w:t>1-3%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axalone</w:t>
            </w:r>
          </w:p>
        </w:tc>
        <w:tc>
          <w:tcPr>
            <w:tcW w:w="1170" w:type="dxa"/>
          </w:tcPr>
          <w:p w:rsidR="005159E7" w:rsidRDefault="005159E7" w:rsidP="0010539E">
            <w:r w:rsidRPr="005F5602"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 w:rsidRPr="005F5602">
              <w:fldChar w:fldCharType="separate"/>
            </w:r>
            <w:r>
              <w:rPr>
                <w:noProof/>
              </w:rPr>
              <w:t>[57]</w:t>
            </w:r>
            <w:r w:rsidRPr="005F5602"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ocarbamol</w:t>
            </w:r>
          </w:p>
        </w:tc>
        <w:tc>
          <w:tcPr>
            <w:tcW w:w="1170" w:type="dxa"/>
          </w:tcPr>
          <w:p w:rsidR="005159E7" w:rsidRDefault="005159E7" w:rsidP="0010539E">
            <w:r w:rsidRPr="005F5602">
              <w:fldChar w:fldCharType="begin">
                <w:fldData xml:space="preserve">PEVuZE5vdGU+PENpdGU+PEF1dGhvcj5IaWxtZXI8L0F1dGhvcj48WWVhcj4yMDA5PC9ZZWFyPjxS
ZWNOdW0+MjMyPC9SZWNOdW0+PERpc3BsYXlUZXh0Pls1NywgNTksIDYw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SdWRvbHBoPC9BdXRob3I+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NF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khhbjwvQXV0aG9yPjxZZWFyPjIwMDg8L1llYXI+PFJlY051bT4yMzA8L1JlY051bT48cmVj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F5602">
              <w:fldChar w:fldCharType="separate"/>
            </w:r>
            <w:r>
              <w:rPr>
                <w:noProof/>
              </w:rPr>
              <w:t>[57, 59, 60, 64]</w:t>
            </w:r>
            <w:r w:rsidRPr="005F5602">
              <w:fldChar w:fldCharType="end"/>
            </w:r>
          </w:p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verine 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755DD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soprodol</w:t>
            </w:r>
          </w:p>
        </w:tc>
        <w:tc>
          <w:tcPr>
            <w:tcW w:w="1170" w:type="dxa"/>
          </w:tcPr>
          <w:p w:rsidR="005159E7" w:rsidRDefault="005159E7" w:rsidP="0010539E"/>
        </w:tc>
        <w:tc>
          <w:tcPr>
            <w:tcW w:w="2250" w:type="dxa"/>
          </w:tcPr>
          <w:p w:rsidR="005159E7" w:rsidRDefault="005159E7" w:rsidP="001755DD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asin</w:t>
            </w:r>
          </w:p>
        </w:tc>
        <w:tc>
          <w:tcPr>
            <w:tcW w:w="1170" w:type="dxa"/>
          </w:tcPr>
          <w:p w:rsidR="005159E7" w:rsidRDefault="005159E7" w:rsidP="0010539E"/>
        </w:tc>
        <w:tc>
          <w:tcPr>
            <w:tcW w:w="2250" w:type="dxa"/>
          </w:tcPr>
          <w:p w:rsidR="005159E7" w:rsidRDefault="005159E7" w:rsidP="001755DD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ntrolene</w:t>
            </w:r>
          </w:p>
        </w:tc>
        <w:tc>
          <w:tcPr>
            <w:tcW w:w="1170" w:type="dxa"/>
          </w:tcPr>
          <w:p w:rsidR="005159E7" w:rsidRDefault="005159E7" w:rsidP="0010539E"/>
        </w:tc>
        <w:tc>
          <w:tcPr>
            <w:tcW w:w="2250" w:type="dxa"/>
          </w:tcPr>
          <w:p w:rsidR="005159E7" w:rsidRDefault="005159E7" w:rsidP="001D1B21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8D0E90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thers</w:t>
            </w: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antad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755DD">
            <w:r>
              <w:t>Frequency undefined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No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n/a</w:t>
            </w:r>
          </w:p>
        </w:tc>
      </w:tr>
      <w:tr w:rsidR="005159E7" w:rsidTr="00824B96">
        <w:tc>
          <w:tcPr>
            <w:tcW w:w="2108" w:type="dxa"/>
            <w:vAlign w:val="center"/>
          </w:tcPr>
          <w:p w:rsidR="005159E7" w:rsidRPr="00FD71C4" w:rsidRDefault="005159E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0" w:type="dxa"/>
            <w:vAlign w:val="bottom"/>
          </w:tcPr>
          <w:p w:rsidR="005159E7" w:rsidRDefault="005159E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ophylline</w:t>
            </w:r>
          </w:p>
        </w:tc>
        <w:tc>
          <w:tcPr>
            <w:tcW w:w="1170" w:type="dxa"/>
          </w:tcPr>
          <w:p w:rsidR="005159E7" w:rsidRDefault="005159E7" w:rsidP="0010539E">
            <w:r>
              <w:fldChar w:fldCharType="begin">
                <w:fldData xml:space="preserve">PEVuZE5vdGU+PENpdGU+PEF1dGhvcj5TaXR0aXJvbm5hcml0PC9BdXRob3I+PFllYXI+MjAxMTwv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XR0aXJvbm5hcml0PC9BdXRob3I+PFllYXI+MjAxMTwv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, 65-67]</w:t>
            </w:r>
            <w:r>
              <w:fldChar w:fldCharType="end"/>
            </w:r>
          </w:p>
        </w:tc>
        <w:tc>
          <w:tcPr>
            <w:tcW w:w="2250" w:type="dxa"/>
          </w:tcPr>
          <w:p w:rsidR="005159E7" w:rsidRDefault="005159E7" w:rsidP="001755DD">
            <w:r>
              <w:t>--</w:t>
            </w:r>
          </w:p>
        </w:tc>
        <w:tc>
          <w:tcPr>
            <w:tcW w:w="990" w:type="dxa"/>
          </w:tcPr>
          <w:p w:rsidR="005159E7" w:rsidRDefault="005159E7" w:rsidP="005159E7">
            <w:pPr>
              <w:jc w:val="center"/>
            </w:pPr>
            <w:r>
              <w:t>Yes</w:t>
            </w:r>
          </w:p>
        </w:tc>
        <w:tc>
          <w:tcPr>
            <w:tcW w:w="1260" w:type="dxa"/>
          </w:tcPr>
          <w:p w:rsidR="005159E7" w:rsidRPr="008D2835" w:rsidRDefault="005159E7" w:rsidP="005159E7">
            <w:pPr>
              <w:jc w:val="center"/>
            </w:pPr>
            <w:r>
              <w:t>Yes</w:t>
            </w:r>
          </w:p>
        </w:tc>
      </w:tr>
    </w:tbl>
    <w:p w:rsidR="00006116" w:rsidRDefault="00006116" w:rsidP="00006116"/>
    <w:p w:rsidR="00006116" w:rsidRDefault="00006116" w:rsidP="00006116"/>
    <w:p w:rsidR="00006116" w:rsidRDefault="00006116" w:rsidP="00006116"/>
    <w:p w:rsidR="00006116" w:rsidRDefault="00006116" w:rsidP="00006116"/>
    <w:p w:rsidR="00006116" w:rsidRPr="00823466" w:rsidRDefault="00006116" w:rsidP="00006116">
      <w:pPr>
        <w:rPr>
          <w:b/>
        </w:rPr>
      </w:pPr>
      <w:r w:rsidRPr="00823466">
        <w:rPr>
          <w:b/>
        </w:rPr>
        <w:t xml:space="preserve">Table </w:t>
      </w:r>
      <w:r w:rsidR="00C738CA">
        <w:rPr>
          <w:b/>
        </w:rPr>
        <w:t>A</w:t>
      </w:r>
      <w:r>
        <w:rPr>
          <w:b/>
        </w:rPr>
        <w:t>6</w:t>
      </w:r>
      <w:r w:rsidRPr="00823466">
        <w:rPr>
          <w:b/>
        </w:rPr>
        <w:t xml:space="preserve">: Inclusion criteria for list of medications associated with </w:t>
      </w:r>
      <w:r>
        <w:rPr>
          <w:b/>
        </w:rPr>
        <w:t>Falls</w:t>
      </w:r>
    </w:p>
    <w:tbl>
      <w:tblPr>
        <w:tblStyle w:val="TableGrid"/>
        <w:tblW w:w="10278" w:type="dxa"/>
        <w:tblLook w:val="04A0" w:firstRow="1" w:lastRow="0" w:firstColumn="1" w:lastColumn="0" w:noHBand="0" w:noVBand="1"/>
      </w:tblPr>
      <w:tblGrid>
        <w:gridCol w:w="2131"/>
        <w:gridCol w:w="2501"/>
        <w:gridCol w:w="1126"/>
        <w:gridCol w:w="2353"/>
        <w:gridCol w:w="934"/>
        <w:gridCol w:w="1233"/>
      </w:tblGrid>
      <w:tr w:rsidR="00D56CEB" w:rsidTr="00D56CEB">
        <w:tc>
          <w:tcPr>
            <w:tcW w:w="2135" w:type="dxa"/>
          </w:tcPr>
          <w:p w:rsidR="00D56CEB" w:rsidRPr="00DC01E9" w:rsidRDefault="00D56CEB" w:rsidP="001755DD">
            <w:pPr>
              <w:rPr>
                <w:b/>
              </w:rPr>
            </w:pPr>
            <w:r w:rsidRPr="00DC01E9">
              <w:rPr>
                <w:b/>
              </w:rPr>
              <w:t>Major Medication Category</w:t>
            </w:r>
          </w:p>
        </w:tc>
        <w:tc>
          <w:tcPr>
            <w:tcW w:w="2509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Medication Name</w:t>
            </w:r>
          </w:p>
        </w:tc>
        <w:tc>
          <w:tcPr>
            <w:tcW w:w="1143" w:type="dxa"/>
          </w:tcPr>
          <w:p w:rsidR="00D56CEB" w:rsidRPr="00DC01E9" w:rsidRDefault="00D56CEB" w:rsidP="001755DD">
            <w:pPr>
              <w:rPr>
                <w:b/>
              </w:rPr>
            </w:pPr>
            <w:r w:rsidRPr="00DC01E9">
              <w:rPr>
                <w:b/>
              </w:rPr>
              <w:t>Literature search</w:t>
            </w:r>
          </w:p>
        </w:tc>
        <w:tc>
          <w:tcPr>
            <w:tcW w:w="2353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 xml:space="preserve">Incidence for falls, falling, gait disturbance/instability, abnormalities in gait in </w:t>
            </w:r>
            <w:r w:rsidRPr="00DC01E9">
              <w:rPr>
                <w:b/>
              </w:rPr>
              <w:t>LexiComp</w:t>
            </w:r>
          </w:p>
        </w:tc>
        <w:tc>
          <w:tcPr>
            <w:tcW w:w="993" w:type="dxa"/>
          </w:tcPr>
          <w:p w:rsidR="00D56CEB" w:rsidRPr="00DC01E9" w:rsidRDefault="00D56CEB" w:rsidP="001755DD">
            <w:pPr>
              <w:rPr>
                <w:b/>
              </w:rPr>
            </w:pPr>
            <w:r>
              <w:rPr>
                <w:b/>
              </w:rPr>
              <w:t>Present on the AGS 2015 Beers List</w:t>
            </w:r>
          </w:p>
        </w:tc>
        <w:tc>
          <w:tcPr>
            <w:tcW w:w="1145" w:type="dxa"/>
          </w:tcPr>
          <w:p w:rsidR="00D56CEB" w:rsidRDefault="00C263C8" w:rsidP="001755DD">
            <w:pPr>
              <w:rPr>
                <w:b/>
              </w:rPr>
            </w:pPr>
            <w:r w:rsidRPr="00C263C8">
              <w:rPr>
                <w:b/>
              </w:rPr>
              <w:t>If “Yes” did the rationale in the AGS 2015 Beers List mention the syndrome?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sychot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properazine</w:t>
            </w:r>
          </w:p>
        </w:tc>
        <w:tc>
          <w:tcPr>
            <w:tcW w:w="1143" w:type="dxa"/>
          </w:tcPr>
          <w:p w:rsidR="00D56CEB" w:rsidRDefault="00D56CEB" w:rsidP="0010539E">
            <w:r w:rsidRPr="00900B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00B75">
              <w:fldChar w:fldCharType="separate"/>
            </w:r>
            <w:r>
              <w:rPr>
                <w:noProof/>
              </w:rPr>
              <w:t>[71]</w:t>
            </w:r>
            <w:r w:rsidRPr="00900B75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miperone</w:t>
            </w:r>
          </w:p>
        </w:tc>
        <w:tc>
          <w:tcPr>
            <w:tcW w:w="1143" w:type="dxa"/>
          </w:tcPr>
          <w:p w:rsidR="00D56CEB" w:rsidRDefault="00D56CEB" w:rsidP="0010539E">
            <w:r w:rsidRPr="00900B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00B75">
              <w:fldChar w:fldCharType="separate"/>
            </w:r>
            <w:r>
              <w:rPr>
                <w:noProof/>
              </w:rPr>
              <w:t>[71]</w:t>
            </w:r>
            <w:r w:rsidRPr="00900B75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Pr="00F46B36" w:rsidRDefault="00D56CEB" w:rsidP="00D56CEB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spir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ripiprazol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etiapine (fumarate)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02M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2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en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z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DaGV3PC9BdXRob3I+PFllYXI+MjAwODwvWWVhcj48UmVj
TnVtPjIyOTwvUmVjTnVtPjxEaXNwbGF5VGV4dD5bNTg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lNhbGFodWRlZW48L0F1dGhvcj48WWVhcj4yMDE1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g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lNhbGFodWRlZW48L0F1dGhvcj48WWVhcj4yMDE1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loperi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urasi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lanz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DaGV3PC9BdXRob3I+PFllYXI+MjAwODwvWWVhcj48UmVj
TnVtPjIyOTwvUmVjTnVtPjxEaXNwbGF5VGV4dD5bNTc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khpbG1lcjwvQXV0aG9yPjxZZWFyPjIwMDk8L1ll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khpbG1lcjwvQXV0aG9yPjxZZWFyPjIwMDk8L1ll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liperi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isperi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HbmppZGljPC9BdXRob3I+PFllYXI+MjAxMjwvWWVhcj48
UmVjTnVtPjIzMTwvUmVjTnVtPjxEaXNwbGF5VGV4dD5bNTYsIDU3LCA1OS02MV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FsYWh1ZGVlbjwvQXV0aG9yPjxZZWFyPjIwMTU8L1llYXI+PFJlY051bT4xMDY8
L1JlY051bT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UnVkb2xwaDwv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02MV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FsYWh1ZGVlbjwvQXV0aG9yPjxZZWFyPjIwMTU8L1llYXI+PFJlY051bT4xMDY8
L1JlY051bT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UnVkb2xwaDwv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-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4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iprasi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≥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lin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F46B36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E5CAA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sulpride</w:t>
            </w:r>
          </w:p>
        </w:tc>
        <w:tc>
          <w:tcPr>
            <w:tcW w:w="1143" w:type="dxa"/>
          </w:tcPr>
          <w:p w:rsidR="00D56CEB" w:rsidRDefault="00D56CEB" w:rsidP="0010539E">
            <w:r w:rsidRPr="00371803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371803">
              <w:fldChar w:fldCharType="separate"/>
            </w:r>
            <w:r>
              <w:rPr>
                <w:noProof/>
              </w:rPr>
              <w:t>[71]</w:t>
            </w:r>
            <w:r w:rsidRPr="00371803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lonanserin</w:t>
            </w:r>
          </w:p>
        </w:tc>
        <w:tc>
          <w:tcPr>
            <w:tcW w:w="1143" w:type="dxa"/>
          </w:tcPr>
          <w:p w:rsidR="00D56CEB" w:rsidRDefault="00D56CEB" w:rsidP="0010539E">
            <w:r w:rsidRPr="00371803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371803">
              <w:fldChar w:fldCharType="separate"/>
            </w:r>
            <w:r>
              <w:rPr>
                <w:noProof/>
              </w:rPr>
              <w:t>[71]</w:t>
            </w:r>
            <w:r w:rsidRPr="00371803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tapine</w:t>
            </w:r>
          </w:p>
        </w:tc>
        <w:tc>
          <w:tcPr>
            <w:tcW w:w="1143" w:type="dxa"/>
          </w:tcPr>
          <w:p w:rsidR="00D56CEB" w:rsidRDefault="00D56CEB" w:rsidP="0010539E">
            <w:r w:rsidRPr="00371803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371803">
              <w:fldChar w:fldCharType="separate"/>
            </w:r>
            <w:r>
              <w:rPr>
                <w:noProof/>
              </w:rPr>
              <w:t>[71]</w:t>
            </w:r>
            <w:r w:rsidRPr="00371803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lper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monapride</w:t>
            </w:r>
          </w:p>
        </w:tc>
        <w:tc>
          <w:tcPr>
            <w:tcW w:w="1143" w:type="dxa"/>
          </w:tcPr>
          <w:p w:rsidR="00D56CEB" w:rsidRDefault="00D56CEB" w:rsidP="0010539E">
            <w:r w:rsidRPr="00A00A68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00A68">
              <w:fldChar w:fldCharType="separate"/>
            </w:r>
            <w:r>
              <w:rPr>
                <w:noProof/>
              </w:rPr>
              <w:t>[71]</w:t>
            </w:r>
            <w:r w:rsidRPr="00A00A68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emoxipride</w:t>
            </w:r>
          </w:p>
        </w:tc>
        <w:tc>
          <w:tcPr>
            <w:tcW w:w="1143" w:type="dxa"/>
          </w:tcPr>
          <w:p w:rsidR="00D56CEB" w:rsidRDefault="00D56CEB" w:rsidP="0010539E">
            <w:r w:rsidRPr="00A00A68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00A68">
              <w:fldChar w:fldCharType="separate"/>
            </w:r>
            <w:r>
              <w:rPr>
                <w:noProof/>
              </w:rPr>
              <w:t>[71]</w:t>
            </w:r>
            <w:r w:rsidRPr="00A00A68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tindole</w:t>
            </w:r>
          </w:p>
        </w:tc>
        <w:tc>
          <w:tcPr>
            <w:tcW w:w="1143" w:type="dxa"/>
          </w:tcPr>
          <w:p w:rsidR="00D56CEB" w:rsidRDefault="00D56CEB" w:rsidP="0010539E">
            <w:r w:rsidRPr="00A00A68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00A68">
              <w:fldChar w:fldCharType="separate"/>
            </w:r>
            <w:r>
              <w:rPr>
                <w:noProof/>
              </w:rPr>
              <w:t>[71]</w:t>
            </w:r>
            <w:r w:rsidRPr="00A00A68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tepine</w:t>
            </w:r>
          </w:p>
        </w:tc>
        <w:tc>
          <w:tcPr>
            <w:tcW w:w="1143" w:type="dxa"/>
          </w:tcPr>
          <w:p w:rsidR="00D56CEB" w:rsidRDefault="00D56CEB" w:rsidP="0010539E">
            <w:r w:rsidRPr="00A00A68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00A68">
              <w:fldChar w:fldCharType="separate"/>
            </w:r>
            <w:r>
              <w:rPr>
                <w:noProof/>
              </w:rPr>
              <w:t>[71]</w:t>
            </w:r>
            <w:r w:rsidRPr="00A00A68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spirilene</w:t>
            </w:r>
          </w:p>
        </w:tc>
        <w:tc>
          <w:tcPr>
            <w:tcW w:w="1143" w:type="dxa"/>
          </w:tcPr>
          <w:p w:rsidR="00D56CEB" w:rsidRDefault="00D56CEB" w:rsidP="0010539E">
            <w:r w:rsidRPr="00A00A68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00A68">
              <w:fldChar w:fldCharType="separate"/>
            </w:r>
            <w:r>
              <w:rPr>
                <w:noProof/>
              </w:rPr>
              <w:t>[71]</w:t>
            </w:r>
            <w:r w:rsidRPr="00A00A68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maz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DaGV3PC9BdXRob3I+PFllYXI+MjAwODwvWWVhcj48UmVj
TnVtPjIyOTwvUmVjTnVtPjxEaXNwbGF5VGV4dD5bNTc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khpbG1lcjwvQXV0aG9yPjxZZWFyPjIwMDk8L1ll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jJdPC9EaXNwbGF5VGV4dD48cmVjb3Jk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phenaz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csIDU5LCA2MCwgNjJdPC9EaXNwbGF5
VGV4dD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aWxtZXI8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CA2MCwgNjJdPC9EaXNwbGF5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phenaz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csIDU5LTYx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x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maz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rid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>
                <w:fldData xml:space="preserve">PEVuZE5vdGU+PENpdGU+PEF1dGhvcj5HbmppZGljPC9BdXRob3I+PFllYXI+MjAxMjwvWWVhcj48
UmVjTnVtPjIzMTwvUmVjTnVtPjxEaXNwbGF5VGV4dD5bNTYsIDU3LCA1OS02M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FsYWh1ZGVlbjwvQXV0aG9yPjxZZWFyPjIwMTU8L1llYXI+PFJlY051bT4xMDY8
L1JlY051bT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UnVkb2xwaDwv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02Ml08L0Rpc3BsYXlU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UnVkb2xwaDwv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oper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fluprom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sorid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chlorper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meth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prom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prometaz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xyrazine</w:t>
            </w:r>
          </w:p>
        </w:tc>
        <w:tc>
          <w:tcPr>
            <w:tcW w:w="1143" w:type="dxa"/>
          </w:tcPr>
          <w:p w:rsidR="00D56CEB" w:rsidRDefault="00D56CEB" w:rsidP="0010539E">
            <w:r w:rsidRPr="00161A24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61A24">
              <w:fldChar w:fldCharType="separate"/>
            </w:r>
            <w:r>
              <w:rPr>
                <w:noProof/>
              </w:rPr>
              <w:t>[71]</w:t>
            </w:r>
            <w:r w:rsidRPr="00161A24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potiazine</w:t>
            </w:r>
          </w:p>
        </w:tc>
        <w:tc>
          <w:tcPr>
            <w:tcW w:w="1143" w:type="dxa"/>
          </w:tcPr>
          <w:p w:rsidR="00D56CEB" w:rsidRDefault="00D56CEB" w:rsidP="0010539E">
            <w:r w:rsidRPr="00161A24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61A24">
              <w:fldChar w:fldCharType="separate"/>
            </w:r>
            <w:r>
              <w:rPr>
                <w:noProof/>
              </w:rPr>
              <w:t>[71]</w:t>
            </w:r>
            <w:r w:rsidRPr="00161A24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thipendyl</w:t>
            </w:r>
          </w:p>
        </w:tc>
        <w:tc>
          <w:tcPr>
            <w:tcW w:w="1143" w:type="dxa"/>
          </w:tcPr>
          <w:p w:rsidR="00D56CEB" w:rsidRDefault="00D56CEB" w:rsidP="0010539E">
            <w:r w:rsidRPr="00161A24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61A24">
              <w:fldChar w:fldCharType="separate"/>
            </w:r>
            <w:r>
              <w:rPr>
                <w:noProof/>
              </w:rPr>
              <w:t>[71]</w:t>
            </w:r>
            <w:r w:rsidRPr="00161A24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phenazine-amitriptyline</w:t>
            </w:r>
          </w:p>
        </w:tc>
        <w:tc>
          <w:tcPr>
            <w:tcW w:w="1143" w:type="dxa"/>
          </w:tcPr>
          <w:p w:rsidR="00D56CEB" w:rsidRPr="00575E57" w:rsidRDefault="00D56CEB" w:rsidP="0010539E">
            <w:r>
              <w:fldChar w:fldCharType="begin"/>
            </w:r>
            <w:r>
              <w:instrText xml:space="preserve"> ADDIN EN.CITE &lt;EndNote&gt;&lt;Cite&gt;&lt;Author&gt;Rudolph&lt;/Author&gt;&lt;Year&gt;2008&lt;/Year&gt;&lt;RecNum&gt;219&lt;/RecNum&gt;&lt;DisplayText&gt;[60]&lt;/DisplayText&gt;&lt;record&gt;&lt;rec-number&gt;219&lt;/rec-number&gt;&lt;foreign-keys&gt;&lt;key app="EN" db-id="ts05xsvrizxwv0eppxexvsri2w0xfxxap20p" timestamp="1447964013"&gt;219&lt;/key&gt;&lt;key app="ENWeb" db-id=""&gt;0&lt;/key&gt;&lt;/foreign-keys&gt;&lt;ref-type name="Journal Article"&gt;17&lt;/ref-type&gt;&lt;contributors&gt;&lt;authors&gt;&lt;author&gt;Rudolph, J. L.&lt;/author&gt;&lt;author&gt;Salow, M. J.&lt;/author&gt;&lt;author&gt;Angelini, M. C.&lt;/author&gt;&lt;author&gt;McGlinchey, R. E.&lt;/author&gt;&lt;/authors&gt;&lt;/contributors&gt;&lt;auth-address&gt;Geriatric Research, Education, and Clinical Center, Veterans Affairs Boston Healthcare System, Boston, MA 02130, USA. jrudolph@partners.org&lt;/auth-address&gt;&lt;titles&gt;&lt;title&gt;The anticholinergic risk scale and anticholinergic adverse effects in older persons&lt;/title&gt;&lt;secondary-title&gt;Arch Intern Med&lt;/secondary-title&gt;&lt;/titles&gt;&lt;periodical&gt;&lt;full-title&gt;Arch Intern Med&lt;/full-title&gt;&lt;/periodical&gt;&lt;pages&gt;508-13&lt;/pages&gt;&lt;volume&gt;168&lt;/volume&gt;&lt;number&gt;5&lt;/number&gt;&lt;keywords&gt;&lt;keyword&gt;Aged&lt;/keyword&gt;&lt;keyword&gt;Chi-Square Distribution&lt;/keyword&gt;&lt;keyword&gt;Cholinergic Antagonists/*adverse effects&lt;/keyword&gt;&lt;keyword&gt;Drug Utilization&lt;/keyword&gt;&lt;keyword&gt;Geriatric Assessment&lt;/keyword&gt;&lt;keyword&gt;Humans&lt;/keyword&gt;&lt;keyword&gt;Male&lt;/keyword&gt;&lt;keyword&gt;Poisson Distribution&lt;/keyword&gt;&lt;keyword&gt;Primary Health Care&lt;/keyword&gt;&lt;keyword&gt;Prospective Studies&lt;/keyword&gt;&lt;keyword&gt;Retrospective Studies&lt;/keyword&gt;&lt;keyword&gt;Risk Assessment&lt;/keyword&gt;&lt;keyword&gt;United States&lt;/keyword&gt;&lt;keyword&gt;Veterans&lt;/keyword&gt;&lt;/keywords&gt;&lt;dates&gt;&lt;year&gt;2008&lt;/year&gt;&lt;pub-dates&gt;&lt;date&gt;Mar 10&lt;/date&gt;&lt;/pub-dates&gt;&lt;/dates&gt;&lt;isbn&gt;0003-9926 (Print)&amp;#xD;0003-9926 (Linking)&lt;/isbn&gt;&lt;accession-num&gt;18332297&lt;/accession-num&gt;&lt;urls&gt;&lt;related-urls&gt;&lt;url&gt;http://www.ncbi.nlm.nih.gov/pubmed/18332297&lt;/url&gt;&lt;/related-urls&gt;&lt;/urls&gt;&lt;electronic-resource-num&gt;10.1001/archinternmed.2007.1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0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75E57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operidol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tNjF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F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x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mozide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iothixene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peridol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thixene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pentixol</w:t>
            </w:r>
          </w:p>
        </w:tc>
        <w:tc>
          <w:tcPr>
            <w:tcW w:w="1143" w:type="dxa"/>
          </w:tcPr>
          <w:p w:rsidR="00D56CEB" w:rsidRDefault="00D56CEB" w:rsidP="0010539E">
            <w:r w:rsidRPr="005E774A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E774A">
              <w:fldChar w:fldCharType="separate"/>
            </w:r>
            <w:r>
              <w:rPr>
                <w:noProof/>
              </w:rPr>
              <w:t>[71]</w:t>
            </w:r>
            <w:r w:rsidRPr="005E774A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amemazine</w:t>
            </w:r>
          </w:p>
        </w:tc>
        <w:tc>
          <w:tcPr>
            <w:tcW w:w="1143" w:type="dxa"/>
          </w:tcPr>
          <w:p w:rsidR="00D56CEB" w:rsidRDefault="00D56CEB" w:rsidP="0010539E">
            <w:r w:rsidRPr="005E774A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E774A">
              <w:fldChar w:fldCharType="separate"/>
            </w:r>
            <w:r>
              <w:rPr>
                <w:noProof/>
              </w:rPr>
              <w:t>[71]</w:t>
            </w:r>
            <w:r w:rsidRPr="005E774A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pentixol</w:t>
            </w:r>
          </w:p>
        </w:tc>
        <w:tc>
          <w:tcPr>
            <w:tcW w:w="1143" w:type="dxa"/>
          </w:tcPr>
          <w:p w:rsidR="00D56CEB" w:rsidRDefault="00D56CEB" w:rsidP="0010539E">
            <w:r w:rsidRPr="005E774A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E774A">
              <w:fldChar w:fldCharType="separate"/>
            </w:r>
            <w:r>
              <w:rPr>
                <w:noProof/>
              </w:rPr>
              <w:t>[71]</w:t>
            </w:r>
            <w:r w:rsidRPr="005E774A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fluiridol</w:t>
            </w:r>
          </w:p>
        </w:tc>
        <w:tc>
          <w:tcPr>
            <w:tcW w:w="1143" w:type="dxa"/>
          </w:tcPr>
          <w:p w:rsidR="00D56CEB" w:rsidRDefault="00D56CEB" w:rsidP="0010539E">
            <w:r w:rsidRPr="005E774A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E774A">
              <w:fldChar w:fldCharType="separate"/>
            </w:r>
            <w:r>
              <w:rPr>
                <w:noProof/>
              </w:rPr>
              <w:t>[71]</w:t>
            </w:r>
            <w:r w:rsidRPr="005E774A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azine</w:t>
            </w:r>
          </w:p>
        </w:tc>
        <w:tc>
          <w:tcPr>
            <w:tcW w:w="1143" w:type="dxa"/>
          </w:tcPr>
          <w:p w:rsidR="00D56CEB" w:rsidRDefault="00D56CEB" w:rsidP="0010539E">
            <w:r w:rsidRPr="005E774A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5E774A">
              <w:fldChar w:fldCharType="separate"/>
            </w:r>
            <w:r>
              <w:rPr>
                <w:noProof/>
              </w:rPr>
              <w:t>[71]</w:t>
            </w:r>
            <w:r w:rsidRPr="005E774A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icyazine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uclopenthixol</w:t>
            </w:r>
          </w:p>
        </w:tc>
        <w:tc>
          <w:tcPr>
            <w:tcW w:w="1143" w:type="dxa"/>
          </w:tcPr>
          <w:p w:rsidR="00D56CEB" w:rsidRPr="008913A3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8913A3"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8B1AC8"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epressant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upropio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anseri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rtaz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HbmppZGljPC9BdXRob3I+PFllYXI+MjAxMjwvWWVhcj48
UmVjTnVtPjIzMTwvUmVjTnVtPjxEaXNwbGF5VGV4dD5bNTYtNjB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jB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0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uloxet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enlafax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oxet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DaGV3PC9BdXRob3I+PFllYXI+MjAwODwvWWVhcj48UmVj
TnVtPjIyOTwvUmVjTnVtPjxEaXNwbGF5VGV4dD5bNTctNTk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U2FsYWh1ZGVlbjwvQXV0aG9yPjxZZWFyPjIwMTU8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Tk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IaWxtZXI8L0F1dGhvcj48WWVhcj4yMDA5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traline</w:t>
            </w:r>
          </w:p>
        </w:tc>
        <w:tc>
          <w:tcPr>
            <w:tcW w:w="1143" w:type="dxa"/>
          </w:tcPr>
          <w:p w:rsidR="00D56CEB" w:rsidRPr="004E2046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4E2046"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talopram</w:t>
            </w:r>
          </w:p>
        </w:tc>
        <w:tc>
          <w:tcPr>
            <w:tcW w:w="1143" w:type="dxa"/>
          </w:tcPr>
          <w:p w:rsidR="00D56CEB" w:rsidRPr="004E2046" w:rsidRDefault="00D56CEB" w:rsidP="0010539E">
            <w:r>
              <w:fldChar w:fldCharType="begin">
                <w:fldData xml:space="preserve">PEVuZE5vdGU+PENpdGU+PEF1dGhvcj5HbmppZGljPC9BdXRob3I+PFllYXI+MjAxMjwvWWVhcj48
UmVjTnVtPjIzMTwvUmVjTnVtPjxEaXNwbGF5VGV4dD5bNTYtNTl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TldPC9EaXNwbGF5VGV4dD48cmVj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4E2046"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voxamine</w:t>
            </w:r>
          </w:p>
        </w:tc>
        <w:tc>
          <w:tcPr>
            <w:tcW w:w="1143" w:type="dxa"/>
          </w:tcPr>
          <w:p w:rsidR="00D56CEB" w:rsidRPr="004E2046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4E2046"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roxetine</w:t>
            </w:r>
          </w:p>
        </w:tc>
        <w:tc>
          <w:tcPr>
            <w:tcW w:w="1143" w:type="dxa"/>
          </w:tcPr>
          <w:p w:rsidR="00D56CEB" w:rsidRPr="004E2046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4E2046"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citalopram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fazo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zod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tNjF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F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aprotil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mipram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epi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DaGV3PC9BdXRob3I+PFllYXI+MjAwODwvWWVhcj48UmVj
TnVtPjIyOTwvUmVjTnVtPjxEaXNwbGF5VGV4dD5bNTctNTksIDYxLCA2Ml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lsbWVyPC9BdXRob3I+PFllYXI+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ctNTksIDYxLCA2Ml08L0Rpc3BsYXlUZXh0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mipram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95222E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triptyl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YsIDU3LCA1OS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duamlkaWM8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YsIDU3LCA1OS02Ml08L0Rpc3BsYXlU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95222E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ipram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95222E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triptyl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2Ml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ENpdGU+PEF1
dGhvcj5SdWRvbHBoPC9BdXRob3I+PFllYXI+MjAwODwvWWVhcj48UmVjTnVtPjIxOTwvUmVjTnVt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triptyl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95222E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mipram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95222E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zapine</w:t>
            </w:r>
          </w:p>
        </w:tc>
        <w:tc>
          <w:tcPr>
            <w:tcW w:w="1143" w:type="dxa"/>
          </w:tcPr>
          <w:p w:rsidR="00D56CEB" w:rsidRDefault="00D56CEB" w:rsidP="0010539E">
            <w:r w:rsidRPr="0089427C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9427C">
              <w:fldChar w:fldCharType="separate"/>
            </w:r>
            <w:r>
              <w:rPr>
                <w:noProof/>
              </w:rPr>
              <w:t>[71]</w:t>
            </w:r>
            <w:r w:rsidRPr="0089427C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riptyline</w:t>
            </w:r>
          </w:p>
        </w:tc>
        <w:tc>
          <w:tcPr>
            <w:tcW w:w="1143" w:type="dxa"/>
          </w:tcPr>
          <w:p w:rsidR="00D56CEB" w:rsidRDefault="00D56CEB" w:rsidP="0010539E">
            <w:r w:rsidRPr="0089427C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9427C">
              <w:fldChar w:fldCharType="separate"/>
            </w:r>
            <w:r>
              <w:rPr>
                <w:noProof/>
              </w:rPr>
              <w:t>[71]</w:t>
            </w:r>
            <w:r w:rsidRPr="0089427C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sulepi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indole</w:t>
            </w:r>
          </w:p>
        </w:tc>
        <w:tc>
          <w:tcPr>
            <w:tcW w:w="1143" w:type="dxa"/>
          </w:tcPr>
          <w:p w:rsidR="00D56CEB" w:rsidRDefault="00D56CEB" w:rsidP="0010539E">
            <w:r w:rsidRPr="00AD302E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D302E">
              <w:fldChar w:fldCharType="separate"/>
            </w:r>
            <w:r>
              <w:rPr>
                <w:noProof/>
              </w:rPr>
              <w:t>[71]</w:t>
            </w:r>
            <w:r w:rsidRPr="00AD302E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fepramine</w:t>
            </w:r>
          </w:p>
        </w:tc>
        <w:tc>
          <w:tcPr>
            <w:tcW w:w="1143" w:type="dxa"/>
          </w:tcPr>
          <w:p w:rsidR="00D56CEB" w:rsidRDefault="00D56CEB" w:rsidP="0010539E">
            <w:r w:rsidRPr="00AD302E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D302E">
              <w:fldChar w:fldCharType="separate"/>
            </w:r>
            <w:r>
              <w:rPr>
                <w:noProof/>
              </w:rPr>
              <w:t>[71]</w:t>
            </w:r>
            <w:r w:rsidRPr="00AD302E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pramol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xa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  <w:tc>
          <w:tcPr>
            <w:tcW w:w="1145" w:type="dxa"/>
          </w:tcPr>
          <w:p w:rsidR="00D56CEB" w:rsidRDefault="00D56CEB" w:rsidP="00D56CEB">
            <w:pPr>
              <w:jc w:val="center"/>
            </w:pPr>
            <w:r w:rsidRPr="00C30D04"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0539E">
            <w:pPr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tiepileptics</w: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dium Valproat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FD7148" w:rsidP="00521523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5A6BEF" w:rsidP="00521523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carbaze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4%</w:t>
            </w:r>
          </w:p>
        </w:tc>
        <w:tc>
          <w:tcPr>
            <w:tcW w:w="993" w:type="dxa"/>
          </w:tcPr>
          <w:p w:rsidR="00D56CEB" w:rsidRDefault="005A6BEF" w:rsidP="00521523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5A6BEF" w:rsidP="00521523">
            <w:pPr>
              <w:jc w:val="center"/>
            </w:pPr>
            <w:r>
              <w:t>No</w:t>
            </w:r>
          </w:p>
        </w:tc>
      </w:tr>
      <w:tr w:rsidR="005A6BEF" w:rsidTr="00D56CEB">
        <w:tc>
          <w:tcPr>
            <w:tcW w:w="2135" w:type="dxa"/>
            <w:vMerge/>
            <w:vAlign w:val="center"/>
          </w:tcPr>
          <w:p w:rsidR="005A6BEF" w:rsidRPr="00FD71C4" w:rsidRDefault="005A6BE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A6BEF" w:rsidRDefault="005A6BE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abapentin</w:t>
            </w:r>
          </w:p>
        </w:tc>
        <w:tc>
          <w:tcPr>
            <w:tcW w:w="1143" w:type="dxa"/>
          </w:tcPr>
          <w:p w:rsidR="005A6BEF" w:rsidRDefault="005A6BEF" w:rsidP="0010539E"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]</w:t>
            </w:r>
            <w:r>
              <w:fldChar w:fldCharType="end"/>
            </w:r>
          </w:p>
        </w:tc>
        <w:tc>
          <w:tcPr>
            <w:tcW w:w="2353" w:type="dxa"/>
          </w:tcPr>
          <w:p w:rsidR="005A6BEF" w:rsidRDefault="005A6BEF" w:rsidP="008A0C1C">
            <w:pPr>
              <w:jc w:val="center"/>
            </w:pPr>
            <w:r>
              <w:t>2%</w:t>
            </w:r>
          </w:p>
        </w:tc>
        <w:tc>
          <w:tcPr>
            <w:tcW w:w="993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</w:tr>
      <w:tr w:rsidR="005A6BEF" w:rsidTr="00D56CEB">
        <w:tc>
          <w:tcPr>
            <w:tcW w:w="2135" w:type="dxa"/>
            <w:vMerge/>
            <w:vAlign w:val="center"/>
          </w:tcPr>
          <w:p w:rsidR="005A6BEF" w:rsidRPr="00FD71C4" w:rsidRDefault="005A6BE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A6BEF" w:rsidRDefault="005A6BE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gabalin</w:t>
            </w:r>
          </w:p>
        </w:tc>
        <w:tc>
          <w:tcPr>
            <w:tcW w:w="1143" w:type="dxa"/>
          </w:tcPr>
          <w:p w:rsidR="005A6BEF" w:rsidRDefault="005A6BEF" w:rsidP="0010539E">
            <w:r w:rsidRPr="00B224E4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B224E4">
              <w:fldChar w:fldCharType="separate"/>
            </w:r>
            <w:r>
              <w:rPr>
                <w:noProof/>
              </w:rPr>
              <w:t>[71]</w:t>
            </w:r>
            <w:r w:rsidRPr="00B224E4">
              <w:fldChar w:fldCharType="end"/>
            </w:r>
          </w:p>
        </w:tc>
        <w:tc>
          <w:tcPr>
            <w:tcW w:w="2353" w:type="dxa"/>
          </w:tcPr>
          <w:p w:rsidR="005A6BEF" w:rsidRDefault="005A6BEF" w:rsidP="008A0C1C">
            <w:pPr>
              <w:jc w:val="center"/>
            </w:pPr>
            <w:r>
              <w:t>≤8%</w:t>
            </w:r>
          </w:p>
        </w:tc>
        <w:tc>
          <w:tcPr>
            <w:tcW w:w="993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</w:tr>
      <w:tr w:rsidR="005A6BEF" w:rsidTr="00D56CEB">
        <w:tc>
          <w:tcPr>
            <w:tcW w:w="2135" w:type="dxa"/>
            <w:vMerge/>
            <w:vAlign w:val="center"/>
          </w:tcPr>
          <w:p w:rsidR="005A6BEF" w:rsidRPr="00FD71C4" w:rsidRDefault="005A6BE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A6BEF" w:rsidRDefault="005A6BE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piramate</w:t>
            </w:r>
          </w:p>
        </w:tc>
        <w:tc>
          <w:tcPr>
            <w:tcW w:w="1143" w:type="dxa"/>
          </w:tcPr>
          <w:p w:rsidR="005A6BEF" w:rsidRDefault="005A6BEF" w:rsidP="0010539E">
            <w:r w:rsidRPr="00B224E4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B224E4">
              <w:fldChar w:fldCharType="separate"/>
            </w:r>
            <w:r>
              <w:rPr>
                <w:noProof/>
              </w:rPr>
              <w:t>[71]</w:t>
            </w:r>
            <w:r w:rsidRPr="00B224E4">
              <w:fldChar w:fldCharType="end"/>
            </w:r>
          </w:p>
        </w:tc>
        <w:tc>
          <w:tcPr>
            <w:tcW w:w="2353" w:type="dxa"/>
          </w:tcPr>
          <w:p w:rsidR="005A6BEF" w:rsidRDefault="005A6BE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5A6BEF" w:rsidRDefault="005A6BEF" w:rsidP="00521523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5A6BEF" w:rsidRPr="0012501E" w:rsidRDefault="005A6BEF" w:rsidP="00521523">
            <w:pPr>
              <w:jc w:val="center"/>
            </w:pPr>
            <w:r>
              <w:t>n/a</w:t>
            </w:r>
          </w:p>
        </w:tc>
      </w:tr>
      <w:tr w:rsidR="005A6BEF" w:rsidTr="00D56CEB">
        <w:tc>
          <w:tcPr>
            <w:tcW w:w="2135" w:type="dxa"/>
            <w:vMerge/>
            <w:vAlign w:val="center"/>
          </w:tcPr>
          <w:p w:rsidR="005A6BEF" w:rsidRPr="00FD71C4" w:rsidRDefault="005A6BE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A6BEF" w:rsidRDefault="005A6BE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etiracetam</w:t>
            </w:r>
          </w:p>
        </w:tc>
        <w:tc>
          <w:tcPr>
            <w:tcW w:w="1143" w:type="dxa"/>
          </w:tcPr>
          <w:p w:rsidR="005A6BEF" w:rsidRDefault="005A6BE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5A6BEF" w:rsidRDefault="005A6BEF" w:rsidP="008A0C1C">
            <w:pPr>
              <w:jc w:val="center"/>
            </w:pPr>
            <w:r>
              <w:t>1-10%</w:t>
            </w:r>
          </w:p>
        </w:tc>
        <w:tc>
          <w:tcPr>
            <w:tcW w:w="993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5A6BEF" w:rsidRDefault="005A6BEF" w:rsidP="00521523">
            <w:pPr>
              <w:jc w:val="center"/>
            </w:pPr>
            <w:r w:rsidRPr="00B47DD4">
              <w:t>Yes</w:t>
            </w:r>
          </w:p>
        </w:tc>
      </w:tr>
      <w:tr w:rsidR="005A6BEF" w:rsidTr="00D56CEB">
        <w:tc>
          <w:tcPr>
            <w:tcW w:w="2135" w:type="dxa"/>
            <w:vMerge/>
            <w:vAlign w:val="center"/>
          </w:tcPr>
          <w:p w:rsidR="005A6BEF" w:rsidRPr="00FD71C4" w:rsidRDefault="005A6BE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A6BEF" w:rsidRDefault="005A6BE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ytoin</w:t>
            </w:r>
          </w:p>
        </w:tc>
        <w:tc>
          <w:tcPr>
            <w:tcW w:w="1143" w:type="dxa"/>
          </w:tcPr>
          <w:p w:rsidR="005A6BEF" w:rsidRDefault="005A6BE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5A6BEF" w:rsidRDefault="005A6BE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5A6BEF" w:rsidRDefault="005A6BEF" w:rsidP="00521523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5A6BEF" w:rsidRPr="0012501E" w:rsidRDefault="005A6BEF" w:rsidP="00521523">
            <w:pPr>
              <w:jc w:val="center"/>
            </w:pPr>
            <w:r>
              <w:t>n/a</w:t>
            </w:r>
          </w:p>
        </w:tc>
      </w:tr>
      <w:tr w:rsidR="00521523" w:rsidTr="00D56CEB">
        <w:tc>
          <w:tcPr>
            <w:tcW w:w="2135" w:type="dxa"/>
            <w:vMerge/>
            <w:vAlign w:val="center"/>
          </w:tcPr>
          <w:p w:rsidR="00521523" w:rsidRPr="00FD71C4" w:rsidRDefault="00521523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521523" w:rsidRDefault="00521523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imidone</w:t>
            </w:r>
          </w:p>
        </w:tc>
        <w:tc>
          <w:tcPr>
            <w:tcW w:w="1143" w:type="dxa"/>
          </w:tcPr>
          <w:p w:rsidR="00521523" w:rsidRDefault="00521523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521523" w:rsidRDefault="00521523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521523" w:rsidRDefault="00521523" w:rsidP="00521523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521523" w:rsidRPr="0012501E" w:rsidRDefault="00521523" w:rsidP="00521523">
            <w:pPr>
              <w:jc w:val="center"/>
            </w:pPr>
            <w:r>
              <w:t>n/a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agabine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3-5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igabatrin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nisa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≥1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cla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ivaracetam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licarbazepine acetat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3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osuxi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otoin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osphenytoin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henytoin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suxi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ampanel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4-16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ace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etur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suxim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gabid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lectracetam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methadione</w:t>
            </w:r>
          </w:p>
        </w:tc>
        <w:tc>
          <w:tcPr>
            <w:tcW w:w="1143" w:type="dxa"/>
          </w:tcPr>
          <w:p w:rsidR="0012453C" w:rsidRDefault="0012453C" w:rsidP="0010539E">
            <w:r w:rsidRPr="008C507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C5075">
              <w:fldChar w:fldCharType="separate"/>
            </w:r>
            <w:r>
              <w:rPr>
                <w:noProof/>
              </w:rPr>
              <w:t>[71]</w:t>
            </w:r>
            <w:r w:rsidRPr="008C507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alproic Acid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1-5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alpromide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amazepine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valproex Sodiu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1-5%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amotrigine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thiu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DaGV3PC9BdXRob3I+PFllYXI+MjAwODwvWWVhcj48UmVj
TnVtPjIyOTwvUmVjTnVtPjxEaXNwbGF5VGV4dD5bNTgsIDU5XTwvRGlzcGxheVRleHQ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gsIDU5XTwvRGlzcGxheVRleHQ+PHJlY29y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, 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adione</w:t>
            </w:r>
          </w:p>
        </w:tc>
        <w:tc>
          <w:tcPr>
            <w:tcW w:w="1143" w:type="dxa"/>
          </w:tcPr>
          <w:p w:rsidR="0012453C" w:rsidRDefault="0012453C" w:rsidP="0010539E">
            <w:r w:rsidRPr="002B6350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B6350">
              <w:fldChar w:fldCharType="separate"/>
            </w:r>
            <w:r>
              <w:rPr>
                <w:noProof/>
              </w:rPr>
              <w:t>[71]</w:t>
            </w:r>
            <w:r w:rsidRPr="002B6350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ramethadione</w:t>
            </w:r>
          </w:p>
        </w:tc>
        <w:tc>
          <w:tcPr>
            <w:tcW w:w="1143" w:type="dxa"/>
          </w:tcPr>
          <w:p w:rsidR="0012453C" w:rsidRDefault="0012453C" w:rsidP="0010539E">
            <w:r w:rsidRPr="002B6350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B6350">
              <w:fldChar w:fldCharType="separate"/>
            </w:r>
            <w:r>
              <w:rPr>
                <w:noProof/>
              </w:rPr>
              <w:t>[71]</w:t>
            </w:r>
            <w:r w:rsidRPr="002B6350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  <w:tc>
          <w:tcPr>
            <w:tcW w:w="1145" w:type="dxa"/>
          </w:tcPr>
          <w:p w:rsidR="0012453C" w:rsidRDefault="0012453C" w:rsidP="00FE7A2E">
            <w:pPr>
              <w:jc w:val="center"/>
            </w:pPr>
            <w:r w:rsidRPr="00B47DD4"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parkinsonism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ntacap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12453C" w:rsidP="0012453C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12453C" w:rsidP="0012453C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dopa / Carbidopa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HbmppZGljPC9BdXRob3I+PFllYXI+MjAxMjwvWWVhcj48
UmVjTnVtPjIzMTwvUmVjTnVtPjxEaXNwbGF5VGV4dD5bNTYsIDU5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lNhbGFodWRlZW48L0F1dGhvcj48WWVhcj4yMDE1PC9ZZWFyPjxSZWNOdW0+MTA2PC9S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5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lNhbGFodWRlZW48L0F1dGhvcj48WWVhcj4yMDE1PC9ZZWFyPjxSZWNOdW0+MTA2PC9S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 w:rsidRPr="005869EA">
              <w:t>Frequency undefined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capon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otigotin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pomorphin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ocripti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y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cm5haGFuPC9BdXRob3I+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2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elzi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asagilin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5%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nylcypromi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socarboxazid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2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legili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mipexol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4%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opinirol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1-10%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Benzodiazapines</w:t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razolam</w:t>
            </w:r>
          </w:p>
        </w:tc>
        <w:tc>
          <w:tcPr>
            <w:tcW w:w="1143" w:type="dxa"/>
          </w:tcPr>
          <w:p w:rsidR="00D56CEB" w:rsidRDefault="00D56CEB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 xml:space="preserve">[57, 59, </w:t>
            </w:r>
            <w:r>
              <w:rPr>
                <w:noProof/>
              </w:rPr>
              <w:lastRenderedPageBreak/>
              <w:t>61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 w:rsidRPr="005869EA">
              <w:lastRenderedPageBreak/>
              <w:t>Frequency undefined</w:t>
            </w:r>
          </w:p>
        </w:tc>
        <w:tc>
          <w:tcPr>
            <w:tcW w:w="993" w:type="dxa"/>
          </w:tcPr>
          <w:p w:rsidR="00D56CEB" w:rsidRDefault="0012453C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12453C" w:rsidP="00C263C8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diazepoxide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, 59, 62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5869EA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azepam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, 59, 62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5869EA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razepate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, 59, 61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5869EA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zepam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-59, 61, 62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5869EA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tazolam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, 59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637AB8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razepam</w:t>
            </w:r>
          </w:p>
        </w:tc>
        <w:tc>
          <w:tcPr>
            <w:tcW w:w="1143" w:type="dxa"/>
          </w:tcPr>
          <w:p w:rsidR="0012453C" w:rsidRDefault="0012453C" w:rsidP="0010539E">
            <w:r w:rsidRPr="00F30CBE"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30CBE">
              <w:fldChar w:fldCharType="separate"/>
            </w:r>
            <w:r>
              <w:rPr>
                <w:noProof/>
              </w:rPr>
              <w:t>[57, 59]</w:t>
            </w:r>
            <w:r w:rsidRPr="00F30CBE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637AB8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alazep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zep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1%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azep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V08L0Rpc3BsYXlUZXh0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637AB8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azep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637AB8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mazep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HbmppZGljPC9BdXRob3I+PFllYXI+MjAxMjwvWWVhcj48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DaGV3PC9BdXRob3I+PFllYXI+MjAwODwvWWVhcj48UmVjTnVtPjIyOTwvUmVjTnVtPjxy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tNTksIDYyXTwvRGlzcGxheVRleHQ+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59, 62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637AB8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azol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536120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etazenil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536120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nol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baz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536120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ti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xazol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lor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l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carfluzepate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l loflazepate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izol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brom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nitr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utopr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Ketazol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razol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met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dazepam</w:t>
            </w:r>
          </w:p>
        </w:tc>
        <w:tc>
          <w:tcPr>
            <w:tcW w:w="1143" w:type="dxa"/>
          </w:tcPr>
          <w:p w:rsidR="0012453C" w:rsidRDefault="0012453C" w:rsidP="0010539E">
            <w:r w:rsidRPr="008237E9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237E9">
              <w:fldChar w:fldCharType="separate"/>
            </w:r>
            <w:r>
              <w:rPr>
                <w:noProof/>
              </w:rPr>
              <w:t>[71]</w:t>
            </w:r>
            <w:r w:rsidRPr="008237E9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dazolam</w:t>
            </w:r>
          </w:p>
        </w:tc>
        <w:tc>
          <w:tcPr>
            <w:tcW w:w="1143" w:type="dxa"/>
          </w:tcPr>
          <w:p w:rsidR="0012453C" w:rsidRDefault="0012453C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2453C" w:rsidRDefault="0012453C" w:rsidP="00A74892">
            <w:pPr>
              <w:jc w:val="center"/>
            </w:pPr>
            <w:r w:rsidRPr="007D0242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met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tr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 w:rsidRPr="007D0242">
              <w:t>Frequency undefined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ord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n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m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azol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trazepam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12453C" w:rsidTr="00D56CEB">
        <w:tc>
          <w:tcPr>
            <w:tcW w:w="2135" w:type="dxa"/>
            <w:vMerge/>
            <w:vAlign w:val="center"/>
          </w:tcPr>
          <w:p w:rsidR="0012453C" w:rsidRPr="00FD71C4" w:rsidRDefault="0012453C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2453C" w:rsidRDefault="0012453C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-Chlordiazepoxide</w:t>
            </w:r>
          </w:p>
        </w:tc>
        <w:tc>
          <w:tcPr>
            <w:tcW w:w="1143" w:type="dxa"/>
          </w:tcPr>
          <w:p w:rsidR="0012453C" w:rsidRDefault="0012453C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12453C" w:rsidRDefault="0012453C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2453C" w:rsidRDefault="0012453C" w:rsidP="0012453C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2453C" w:rsidRPr="0012501E" w:rsidRDefault="0012453C" w:rsidP="0012453C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 w:val="restart"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Non-Benzodiazepine Hypnotics</w:t>
            </w: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obarbital</w:t>
            </w:r>
          </w:p>
        </w:tc>
        <w:tc>
          <w:tcPr>
            <w:tcW w:w="1143" w:type="dxa"/>
          </w:tcPr>
          <w:p w:rsidR="009A673F" w:rsidRDefault="009A673F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barbital</w:t>
            </w:r>
          </w:p>
        </w:tc>
        <w:tc>
          <w:tcPr>
            <w:tcW w:w="1143" w:type="dxa"/>
          </w:tcPr>
          <w:p w:rsidR="009A673F" w:rsidRDefault="009A673F" w:rsidP="0010539E">
            <w:r w:rsidRPr="002A25A5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A25A5">
              <w:fldChar w:fldCharType="separate"/>
            </w:r>
            <w:r>
              <w:rPr>
                <w:noProof/>
              </w:rPr>
              <w:t>[71]</w:t>
            </w:r>
            <w:r w:rsidRPr="002A25A5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talbital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hobarbital</w:t>
            </w:r>
          </w:p>
        </w:tc>
        <w:tc>
          <w:tcPr>
            <w:tcW w:w="1143" w:type="dxa"/>
          </w:tcPr>
          <w:p w:rsidR="009A673F" w:rsidRDefault="009A673F" w:rsidP="0010539E">
            <w:r w:rsidRPr="00283CC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83CC7">
              <w:fldChar w:fldCharType="separate"/>
            </w:r>
            <w:r>
              <w:rPr>
                <w:noProof/>
              </w:rPr>
              <w:t>[71]</w:t>
            </w:r>
            <w:r w:rsidRPr="00283CC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obarbital</w:t>
            </w:r>
          </w:p>
        </w:tc>
        <w:tc>
          <w:tcPr>
            <w:tcW w:w="1143" w:type="dxa"/>
          </w:tcPr>
          <w:p w:rsidR="009A673F" w:rsidRDefault="009A673F" w:rsidP="0010539E">
            <w:r w:rsidRPr="00283CC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83CC7">
              <w:fldChar w:fldCharType="separate"/>
            </w:r>
            <w:r>
              <w:rPr>
                <w:noProof/>
              </w:rPr>
              <w:t>[71]</w:t>
            </w:r>
            <w:r w:rsidRPr="00283CC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cobarbital</w:t>
            </w:r>
          </w:p>
        </w:tc>
        <w:tc>
          <w:tcPr>
            <w:tcW w:w="1143" w:type="dxa"/>
          </w:tcPr>
          <w:p w:rsidR="009A673F" w:rsidRDefault="009A673F" w:rsidP="0010539E">
            <w:r w:rsidRPr="00283CC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83CC7">
              <w:fldChar w:fldCharType="separate"/>
            </w:r>
            <w:r>
              <w:rPr>
                <w:noProof/>
              </w:rPr>
              <w:t>[71]</w:t>
            </w:r>
            <w:r w:rsidRPr="00283CC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probarbital</w:t>
            </w:r>
          </w:p>
        </w:tc>
        <w:tc>
          <w:tcPr>
            <w:tcW w:w="1143" w:type="dxa"/>
          </w:tcPr>
          <w:p w:rsidR="009A673F" w:rsidRDefault="009A673F" w:rsidP="0010539E">
            <w:r w:rsidRPr="00283CC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83CC7">
              <w:fldChar w:fldCharType="separate"/>
            </w:r>
            <w:r>
              <w:rPr>
                <w:noProof/>
              </w:rPr>
              <w:t>[71]</w:t>
            </w:r>
            <w:r w:rsidRPr="00283CC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exobarbital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tazepam</w:t>
            </w:r>
          </w:p>
        </w:tc>
        <w:tc>
          <w:tcPr>
            <w:tcW w:w="1143" w:type="dxa"/>
          </w:tcPr>
          <w:p w:rsidR="009A673F" w:rsidRDefault="009A673F" w:rsidP="0010539E">
            <w:r w:rsidRPr="00196BDF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6BDF">
              <w:fldChar w:fldCharType="separate"/>
            </w:r>
            <w:r>
              <w:rPr>
                <w:noProof/>
              </w:rPr>
              <w:t>[71]</w:t>
            </w:r>
            <w:r w:rsidRPr="00196BDF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tizolam</w:t>
            </w:r>
          </w:p>
        </w:tc>
        <w:tc>
          <w:tcPr>
            <w:tcW w:w="1143" w:type="dxa"/>
          </w:tcPr>
          <w:p w:rsidR="009A673F" w:rsidRDefault="009A673F" w:rsidP="0010539E">
            <w:r w:rsidRPr="00196BDF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6BDF">
              <w:fldChar w:fldCharType="separate"/>
            </w:r>
            <w:r>
              <w:rPr>
                <w:noProof/>
              </w:rPr>
              <w:t>[71]</w:t>
            </w:r>
            <w:r w:rsidRPr="00196BDF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chloroetizolam</w:t>
            </w:r>
          </w:p>
        </w:tc>
        <w:tc>
          <w:tcPr>
            <w:tcW w:w="1143" w:type="dxa"/>
          </w:tcPr>
          <w:p w:rsidR="009A673F" w:rsidRDefault="009A673F" w:rsidP="0010539E">
            <w:r w:rsidRPr="00196BDF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96BDF">
              <w:fldChar w:fldCharType="separate"/>
            </w:r>
            <w:r>
              <w:rPr>
                <w:noProof/>
              </w:rPr>
              <w:t>[71]</w:t>
            </w:r>
            <w:r w:rsidRPr="00196BDF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aleplon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 w:rsidRPr="00D215F6">
              <w:t>Frequency undefined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lpidem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 w:rsidRPr="00D215F6">
              <w:t>Frequency undefined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aclofen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al Hydrat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71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A74892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utethimide</w:t>
            </w:r>
          </w:p>
        </w:tc>
        <w:tc>
          <w:tcPr>
            <w:tcW w:w="1143" w:type="dxa"/>
          </w:tcPr>
          <w:p w:rsidR="009A673F" w:rsidRDefault="009A673F" w:rsidP="0010539E">
            <w:r w:rsidRPr="00A4161E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4161E">
              <w:fldChar w:fldCharType="separate"/>
            </w:r>
            <w:r>
              <w:rPr>
                <w:noProof/>
              </w:rPr>
              <w:t>[71]</w:t>
            </w:r>
            <w:r w:rsidRPr="00A4161E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raldehyde</w:t>
            </w:r>
          </w:p>
        </w:tc>
        <w:tc>
          <w:tcPr>
            <w:tcW w:w="1143" w:type="dxa"/>
          </w:tcPr>
          <w:p w:rsidR="009A673F" w:rsidRDefault="009A673F" w:rsidP="0010539E">
            <w:r w:rsidRPr="00A4161E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4161E">
              <w:fldChar w:fldCharType="separate"/>
            </w:r>
            <w:r>
              <w:rPr>
                <w:noProof/>
              </w:rPr>
              <w:t>[71]</w:t>
            </w:r>
            <w:r w:rsidRPr="00A4161E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piclon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A74892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alnoctamide</w:t>
            </w:r>
          </w:p>
        </w:tc>
        <w:tc>
          <w:tcPr>
            <w:tcW w:w="1143" w:type="dxa"/>
          </w:tcPr>
          <w:p w:rsidR="009A673F" w:rsidRDefault="009A673F" w:rsidP="0010539E">
            <w:r w:rsidRPr="00EE4A8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EE4A87">
              <w:fldChar w:fldCharType="separate"/>
            </w:r>
            <w:r>
              <w:rPr>
                <w:noProof/>
              </w:rPr>
              <w:t>[71]</w:t>
            </w:r>
            <w:r w:rsidRPr="00EE4A8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zopiclone</w:t>
            </w:r>
          </w:p>
        </w:tc>
        <w:tc>
          <w:tcPr>
            <w:tcW w:w="1143" w:type="dxa"/>
          </w:tcPr>
          <w:p w:rsidR="009A673F" w:rsidRDefault="009A673F" w:rsidP="0010539E">
            <w:r w:rsidRPr="00EE4A87"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b29sY290dDwvQXV0aG9yPjxZZWFyPjIwMDk8L1llYXI+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EE4A87">
              <w:fldChar w:fldCharType="separate"/>
            </w:r>
            <w:r>
              <w:rPr>
                <w:noProof/>
              </w:rPr>
              <w:t>[71]</w:t>
            </w:r>
            <w:r w:rsidRPr="00EE4A8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robamat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obarbital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pioid agonist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pium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madol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HbmppZGljPC9BdXRob3I+PFllYXI+MjAxMjwvWWVhcj48
UmVjTnVtPjIzMTwvUmVjTnVtPjxEaXNwbGF5VGV4dD5bNTYsIDU3LCA1OSwgNjJ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cm5haGFu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JdPC9EaXNwbGF5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de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HbmppZGljPC9BdXRob3I+PFllYXI+MjAxMjwvWWVhcj48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LCA1OSwgNjEsIDYyXTwvRGlz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do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1-10%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ado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rph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1-10%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codo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y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Q2FybmFoYW48L0F1dGhvcj48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morpho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peramid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lJ1ZG9scGg8L0F1dGhv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perid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oxyphe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V08L0Rpc3BsYXlUZXh0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oZXc8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tyl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phaprod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ilerid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adol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fentanil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o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tropropoxyphe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dihydro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acetyl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benzoyl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code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hydro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oxylat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ropanoyl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ind w:firstLine="720"/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y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onitaze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ntanyl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01OSwgNjEsIDYyXTwvRGlzcGxheVRl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59, 61, 62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1-10%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morpho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rphanol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com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thid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k8L0F1dGhvcj48WWVhcj4yMDEzPC9ZZWFyPjxSZWNO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61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pentadol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ba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paver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prenorphine</w:t>
            </w:r>
          </w:p>
        </w:tc>
        <w:tc>
          <w:tcPr>
            <w:tcW w:w="1143" w:type="dxa"/>
          </w:tcPr>
          <w:p w:rsidR="00E25FC7" w:rsidRDefault="00E25FC7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E25FC7" w:rsidTr="00D56CEB">
        <w:tc>
          <w:tcPr>
            <w:tcW w:w="2135" w:type="dxa"/>
            <w:vMerge/>
            <w:vAlign w:val="center"/>
          </w:tcPr>
          <w:p w:rsidR="00E25FC7" w:rsidRPr="00FD71C4" w:rsidRDefault="00E25FC7" w:rsidP="003473EC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E25FC7" w:rsidRDefault="00E25FC7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tazocine</w:t>
            </w:r>
          </w:p>
        </w:tc>
        <w:tc>
          <w:tcPr>
            <w:tcW w:w="1143" w:type="dxa"/>
          </w:tcPr>
          <w:p w:rsidR="00E25FC7" w:rsidRDefault="00E25FC7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E25FC7" w:rsidRDefault="00E25FC7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E25FC7" w:rsidRDefault="00E25FC7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E25FC7" w:rsidRPr="0012501E" w:rsidRDefault="00E25FC7" w:rsidP="009A673F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Non-Opioid/Non-Steroidal Anti inflammatory and/or Analgesics</w:t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hloralphenazo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lchicin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umiracoxib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fopam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Ketorolac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No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lecoxib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hypertensives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pironolactone</w:t>
            </w:r>
          </w:p>
        </w:tc>
        <w:tc>
          <w:tcPr>
            <w:tcW w:w="1143" w:type="dxa"/>
          </w:tcPr>
          <w:p w:rsidR="00D56CEB" w:rsidRDefault="00D56CEB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1F310E" w:rsidP="001F310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1F310E" w:rsidP="001F310E">
            <w:pPr>
              <w:jc w:val="center"/>
            </w:pPr>
            <w:r>
              <w:t>No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dazoxan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oxybenzamine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azoline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Yohimbine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seudoephedrine 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  <w:tc>
          <w:tcPr>
            <w:tcW w:w="1145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nabenz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  <w:tc>
          <w:tcPr>
            <w:tcW w:w="1145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ipamezole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azosi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  <w:tc>
          <w:tcPr>
            <w:tcW w:w="1145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zosi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  <w:tc>
          <w:tcPr>
            <w:tcW w:w="1145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razosi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  <w:tc>
          <w:tcPr>
            <w:tcW w:w="1145" w:type="dxa"/>
          </w:tcPr>
          <w:p w:rsidR="001F310E" w:rsidRDefault="001F310E" w:rsidP="001F310E">
            <w:pPr>
              <w:jc w:val="center"/>
            </w:pPr>
            <w:r w:rsidRPr="00D94CAF"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fuzosin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ilodosin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tabs>
                <w:tab w:val="left" w:pos="465"/>
              </w:tabs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amsulosi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mppZGljPC9BdXRob3I+PFllYXI+MjAxMjwvWWVhcj48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7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tolamine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vedilol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ndesartan</w:t>
            </w:r>
          </w:p>
        </w:tc>
        <w:tc>
          <w:tcPr>
            <w:tcW w:w="1143" w:type="dxa"/>
          </w:tcPr>
          <w:p w:rsidR="001F310E" w:rsidRDefault="001F310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pro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rbe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lme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elmi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al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sarta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aepri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nala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osino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ina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ami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andolapri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ptopri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sino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oexi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rindopr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nethid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alaz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inoxid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ta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but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enolo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xD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xD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taxolo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isopr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cind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te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sm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abeta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oprolol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ad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ebiv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enbut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nd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ran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molo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ltiazem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o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erapam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o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ra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zel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A864FB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A864FB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rPr>
          <w:trHeight w:val="233"/>
        </w:trPr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ev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A864FB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fo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B51F59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ndil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allopamil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ac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rca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a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lva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tren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ani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zanid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J1ZG9scGg8L0F1dGhvcj48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0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onid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rPr>
                <w:rFonts w:ascii="Calibri" w:hAnsi="Calibri"/>
              </w:rP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Yes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yldopa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Yes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nfac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Yes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lo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fedipi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Yes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lo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sra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car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mo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soldipi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umetan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thacrynic acid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urosemid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rsem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Isosorbide Dinitrate 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sosorbide Mononitrat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troglycerin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amtere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o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plereno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ilor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o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othiaz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hlorothiaz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olythiaz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thalidone</w:t>
            </w:r>
          </w:p>
        </w:tc>
        <w:tc>
          <w:tcPr>
            <w:tcW w:w="1143" w:type="dxa"/>
          </w:tcPr>
          <w:p w:rsidR="00FE7A2E" w:rsidRDefault="00FE7A2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ndapamid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FE7A2E" w:rsidRDefault="00FE7A2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FE7A2E" w:rsidTr="00D56CEB">
        <w:tc>
          <w:tcPr>
            <w:tcW w:w="2135" w:type="dxa"/>
            <w:vMerge/>
            <w:vAlign w:val="center"/>
          </w:tcPr>
          <w:p w:rsidR="00FE7A2E" w:rsidRPr="00FD71C4" w:rsidRDefault="00FE7A2E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FE7A2E" w:rsidRDefault="00FE7A2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olazone</w:t>
            </w:r>
          </w:p>
        </w:tc>
        <w:tc>
          <w:tcPr>
            <w:tcW w:w="1143" w:type="dxa"/>
          </w:tcPr>
          <w:p w:rsidR="00FE7A2E" w:rsidRDefault="00FE7A2E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Chou&lt;/Author&gt;&lt;Year&gt;2015&lt;/Year&gt;&lt;RecNum&gt;236&lt;/RecNum&gt;&lt;DisplayText&gt;[73]&lt;/DisplayText&gt;&lt;record&gt;&lt;rec-number&gt;236&lt;/rec-number&gt;&lt;foreign-keys&gt;&lt;key app="EN" db-id="ts05xsvrizxwv0eppxexvsri2w0xfxxap20p" timestamp="1448382704"&gt;236&lt;/key&gt;&lt;key app="ENWeb" db-id=""&gt;0&lt;/key&gt;&lt;/foreign-keys&gt;&lt;ref-type name="Journal Article"&gt;17&lt;/ref-type&gt;&lt;contributors&gt;&lt;authors&gt;&lt;author&gt;Chou, R.&lt;/author&gt;&lt;author&gt;Turner, J. A.&lt;/author&gt;&lt;author&gt;Devine, E. B.&lt;/author&gt;&lt;author&gt;Hansen, R. N.&lt;/author&gt;&lt;author&gt;Sullivan, S. D.&lt;/author&gt;&lt;author&gt;Blazina, I.&lt;/author&gt;&lt;author&gt;Dana, T.&lt;/author&gt;&lt;author&gt;Bougatsos, C.&lt;/author&gt;&lt;author&gt;Deyo, R. A.&lt;/author&gt;&lt;/authors&gt;&lt;/contributors&gt;&lt;titles&gt;&lt;title&gt;The effectiveness and risks of long-term opioid therapy for chronic pain: a systematic review for a National Institutes of Health Pathways to Prevention Workshop&lt;/title&gt;&lt;secondary-title&gt;Ann Intern Med&lt;/secondary-title&gt;&lt;/titles&gt;&lt;periodical&gt;&lt;full-title&gt;Ann Intern Med&lt;/full-title&gt;&lt;/periodical&gt;&lt;pages&gt;276-86&lt;/pages&gt;&lt;volume&gt;162&lt;/volume&gt;&lt;number&gt;4&lt;/number&gt;&lt;keywords&gt;&lt;keyword&gt;Analgesics, Opioid/*administration &amp;amp; dosage/*adverse effects&lt;/keyword&gt;&lt;keyword&gt;Chronic Pain/*drug therapy&lt;/keyword&gt;&lt;keyword&gt;Drug Administration Schedule&lt;/keyword&gt;&lt;keyword&gt;Drug Overdose/etiology&lt;/keyword&gt;&lt;keyword&gt;Fractures, Bone/etiology&lt;/keyword&gt;&lt;keyword&gt;Humans&lt;/keyword&gt;&lt;keyword&gt;Myocardial Infarction/etiology&lt;/keyword&gt;&lt;keyword&gt;Opioid-Related Disorders/etiology&lt;/keyword&gt;&lt;keyword&gt;Quality of Life&lt;/keyword&gt;&lt;keyword&gt;Risk Assessment&lt;/keyword&gt;&lt;keyword&gt;Risk Factors&lt;/keyword&gt;&lt;keyword&gt;Sexual Dysfunction, Physiological/etiology&lt;/keyword&gt;&lt;/keywords&gt;&lt;dates&gt;&lt;year&gt;2015&lt;/year&gt;&lt;pub-dates&gt;&lt;date&gt;Feb 17&lt;/date&gt;&lt;/pub-dates&gt;&lt;/dates&gt;&lt;isbn&gt;1539-3704 (Electronic)&amp;#xD;0003-4819 (Linking)&lt;/isbn&gt;&lt;accession-num&gt;25581257&lt;/accession-num&gt;&lt;urls&gt;&lt;related-urls&gt;&lt;url&gt;http://www.ncbi.nlm.nih.gov/pubmed/25581257&lt;/url&gt;&lt;/related-urls&gt;&lt;/urls&gt;&lt;electronic-resource-num&gt;10.7326/M14-2559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3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  <w:vAlign w:val="bottom"/>
          </w:tcPr>
          <w:p w:rsidR="00FE7A2E" w:rsidRDefault="00FE7A2E" w:rsidP="00FD29FD">
            <w:pPr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--</w:t>
            </w:r>
          </w:p>
        </w:tc>
        <w:tc>
          <w:tcPr>
            <w:tcW w:w="993" w:type="dxa"/>
          </w:tcPr>
          <w:p w:rsidR="00FE7A2E" w:rsidRDefault="00FE7A2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FE7A2E" w:rsidRPr="0012501E" w:rsidRDefault="00FE7A2E" w:rsidP="00FE7A2E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8A3B02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eserp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6B50F2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6B50F2" w:rsidP="00FE7A2E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arrhythmic</w:t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sopyramid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1F310E" w:rsidP="001F310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1F310E" w:rsidP="001F310E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Quinid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1F310E" w:rsidP="001F310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1F310E" w:rsidP="001F310E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goxi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1F310E" w:rsidP="001F310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1F310E" w:rsidP="001F310E">
            <w:pPr>
              <w:jc w:val="center"/>
            </w:pPr>
            <w:r>
              <w:t>No</w:t>
            </w:r>
          </w:p>
        </w:tc>
      </w:tr>
      <w:tr w:rsidR="00C263C8" w:rsidTr="00D56CEB">
        <w:tc>
          <w:tcPr>
            <w:tcW w:w="2135" w:type="dxa"/>
            <w:vMerge w:val="restart"/>
            <w:vAlign w:val="center"/>
          </w:tcPr>
          <w:p w:rsidR="00C263C8" w:rsidRPr="00FD71C4" w:rsidRDefault="00C263C8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diabet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ateglin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epaglin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xenat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raglut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xisenat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nsulin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PH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part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temir Insulin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argine Insulin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usine</w:t>
            </w:r>
          </w:p>
        </w:tc>
        <w:tc>
          <w:tcPr>
            <w:tcW w:w="1143" w:type="dxa"/>
          </w:tcPr>
          <w:p w:rsidR="00D56CEB" w:rsidRDefault="00D56CEB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ispro</w:t>
            </w:r>
          </w:p>
        </w:tc>
        <w:tc>
          <w:tcPr>
            <w:tcW w:w="1143" w:type="dxa"/>
          </w:tcPr>
          <w:p w:rsidR="00D56CEB" w:rsidRDefault="00D56CEB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buride</w:t>
            </w:r>
          </w:p>
        </w:tc>
        <w:tc>
          <w:tcPr>
            <w:tcW w:w="1143" w:type="dxa"/>
          </w:tcPr>
          <w:p w:rsidR="00D56CEB" w:rsidRDefault="00D56CEB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etohexam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ropamide</w:t>
            </w:r>
          </w:p>
        </w:tc>
        <w:tc>
          <w:tcPr>
            <w:tcW w:w="1143" w:type="dxa"/>
          </w:tcPr>
          <w:p w:rsidR="00D56CEB" w:rsidRDefault="00D56CEB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iclaz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imepir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ipiz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iquidon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copyram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azam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butamide</w:t>
            </w:r>
          </w:p>
        </w:tc>
        <w:tc>
          <w:tcPr>
            <w:tcW w:w="1143" w:type="dxa"/>
          </w:tcPr>
          <w:p w:rsidR="00C263C8" w:rsidRDefault="00C263C8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Peron&lt;/Author&gt;&lt;Year&gt;2015&lt;/Year&gt;&lt;RecNum&gt;241&lt;/RecNum&gt;&lt;DisplayText&gt;[74]&lt;/DisplayText&gt;&lt;record&gt;&lt;rec-number&gt;241&lt;/rec-number&gt;&lt;foreign-keys&gt;&lt;key app="EN" db-id="ts05xsvrizxwv0eppxexvsri2w0xfxxap20p" timestamp="1448387123"&gt;241&lt;/key&gt;&lt;/foreign-keys&gt;&lt;ref-type name="Journal Article"&gt;17&lt;/ref-type&gt;&lt;contributors&gt;&lt;authors&gt;&lt;author&gt;Peron, Emily P&lt;/author&gt;&lt;author&gt;Ogbonna, Kelechi C&lt;/author&gt;&lt;author&gt;Donohoe, Krista L&lt;/author&gt;&lt;/authors&gt;&lt;/contributors&gt;&lt;titles&gt;&lt;title&gt;Antidiabetic Medications and Polypharmacy&lt;/title&gt;&lt;secondary-title&gt;Clinics in geriatric medicine&lt;/secondary-title&gt;&lt;/titles&gt;&lt;periodical&gt;&lt;full-title&gt;Clinics in geriatric medicine&lt;/full-title&gt;&lt;/periodical&gt;&lt;pages&gt;17-27&lt;/pages&gt;&lt;volume&gt;31&lt;/volume&gt;&lt;number&gt;1&lt;/number&gt;&lt;dates&gt;&lt;year&gt;2015&lt;/year&gt;&lt;/dates&gt;&lt;isbn&gt;0749-0690&lt;/isbn&gt;&lt;urls&gt;&lt;/urls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4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cholinergics and/or Antihistaminic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Ruxton&lt;/Author&gt;&lt;Year&gt;2015&lt;/Year&gt;&lt;RecNum&gt;242&lt;/RecNum&gt;&lt;DisplayText&gt;[75]&lt;/DisplayText&gt;&lt;record&gt;&lt;rec-number&gt;242&lt;/rec-number&gt;&lt;foreign-keys&gt;&lt;key app="EN" db-id="ts05xsvrizxwv0eppxexvsri2w0xfxxap20p" timestamp="1448387459"&gt;242&lt;/key&gt;&lt;key app="ENWeb" db-id=""&gt;0&lt;/key&gt;&lt;/foreign-keys&gt;&lt;ref-type name="Journal Article"&gt;17&lt;/ref-type&gt;&lt;contributors&gt;&lt;authors&gt;&lt;author&gt;Ruxton, K.&lt;/author&gt;&lt;author&gt;Woodman, R. J.&lt;/author&gt;&lt;author&gt;Mangoni, A. A.&lt;/author&gt;&lt;/authors&gt;&lt;/contributors&gt;&lt;auth-address&gt;Department of Clinical Pharmacology, School of Medicine, Flinders University and Flinders Medical Centre, Bedford Park, SA, 5042, Australia.&amp;#xD;Flinders Centre for Epidemiology and Biostatistics, School of Medicine, Flinders University, GPO Box 2100, Adelaide, SA, 5001, Australia.&lt;/auth-address&gt;&lt;titles&gt;&lt;title&gt;Drugs with anticholinergic effects and cognitive impairment, falls and all-cause mortality in older adults: A systematic review and meta-analysis&lt;/title&gt;&lt;secondary-title&gt;Br J Clin Pharmacol&lt;/secondary-title&gt;&lt;/titles&gt;&lt;periodical&gt;&lt;full-title&gt;Br J Clin Pharmacol&lt;/full-title&gt;&lt;/periodical&gt;&lt;pages&gt;209-20&lt;/pages&gt;&lt;volume&gt;80&lt;/volume&gt;&lt;number&gt;2&lt;/number&gt;&lt;keywords&gt;&lt;keyword&gt;all-cause mortality&lt;/keyword&gt;&lt;keyword&gt;cognitive impairment&lt;/keyword&gt;&lt;keyword&gt;drugs with anticholinergic effects&lt;/keyword&gt;&lt;keyword&gt;falls&lt;/keyword&gt;&lt;keyword&gt;older adults&lt;/keyword&gt;&lt;keyword&gt;risk scoring systems&lt;/keyword&gt;&lt;/keywords&gt;&lt;dates&gt;&lt;year&gt;2015&lt;/year&gt;&lt;pub-dates&gt;&lt;date&gt;Aug&lt;/date&gt;&lt;/pub-dates&gt;&lt;/dates&gt;&lt;isbn&gt;1365-2125 (Electronic)&amp;#xD;0306-5251 (Linking)&lt;/isbn&gt;&lt;accession-num&gt;25735839&lt;/accession-num&gt;&lt;urls&gt;&lt;related-urls&gt;&lt;url&gt;http://www.ncbi.nlm.nih.gov/pubmed/25735839&lt;/url&gt;&lt;/related-urls&gt;&lt;/urls&gt;&lt;custom2&gt;PMC4541969&lt;/custom2&gt;&lt;electronic-resource-num&gt;10.1111/bcp.12617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5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cyclom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copolamine (Hyoscine)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hexyphenidyl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lycopyrrolate</w:t>
            </w:r>
          </w:p>
        </w:tc>
        <w:tc>
          <w:tcPr>
            <w:tcW w:w="1143" w:type="dxa"/>
          </w:tcPr>
          <w:p w:rsidR="006B50F2" w:rsidRDefault="006B50F2" w:rsidP="00E012E8">
            <w:r>
              <w:fldChar w:fldCharType="begin"/>
            </w:r>
            <w:r>
              <w:instrText xml:space="preserve"> ADDIN EN.CITE &lt;EndNote&gt;&lt;Cite&gt;&lt;Author&gt;Ruxton&lt;/Author&gt;&lt;Year&gt;2015&lt;/Year&gt;&lt;RecNum&gt;242&lt;/RecNum&gt;&lt;DisplayText&gt;[75]&lt;/DisplayText&gt;&lt;record&gt;&lt;rec-number&gt;242&lt;/rec-number&gt;&lt;foreign-keys&gt;&lt;key app="EN" db-id="ts05xsvrizxwv0eppxexvsri2w0xfxxap20p" timestamp="1448387459"&gt;242&lt;/key&gt;&lt;key app="ENWeb" db-id=""&gt;0&lt;/key&gt;&lt;/foreign-keys&gt;&lt;ref-type name="Journal Article"&gt;17&lt;/ref-type&gt;&lt;contributors&gt;&lt;authors&gt;&lt;author&gt;Ruxton, K.&lt;/author&gt;&lt;author&gt;Woodman, R. J.&lt;/author&gt;&lt;author&gt;Mangoni, A. A.&lt;/author&gt;&lt;/authors&gt;&lt;/contributors&gt;&lt;auth-address&gt;Department of Clinical Pharmacology, School of Medicine, Flinders University and Flinders Medical Centre, Bedford Park, SA, 5042, Australia.&amp;#xD;Flinders Centre for Epidemiology and Biostatistics, School of Medicine, Flinders University, GPO Box 2100, Adelaide, SA, 5001, Australia.&lt;/auth-address&gt;&lt;titles&gt;&lt;title&gt;Drugs with anticholinergic effects and cognitive impairment, falls and all-cause mortality in older adults: A systematic review and meta-analysis&lt;/title&gt;&lt;secondary-title&gt;Br J Clin Pharmacol&lt;/secondary-title&gt;&lt;/titles&gt;&lt;periodical&gt;&lt;full-title&gt;Br J Clin Pharmacol&lt;/full-title&gt;&lt;/periodical&gt;&lt;pages&gt;209-20&lt;/pages&gt;&lt;volume&gt;80&lt;/volume&gt;&lt;number&gt;2&lt;/number&gt;&lt;keywords&gt;&lt;keyword&gt;all-cause mortality&lt;/keyword&gt;&lt;keyword&gt;cognitive impairment&lt;/keyword&gt;&lt;keyword&gt;drugs with anticholinergic effects&lt;/keyword&gt;&lt;keyword&gt;falls&lt;/keyword&gt;&lt;keyword&gt;older adults&lt;/keyword&gt;&lt;keyword&gt;risk scoring systems&lt;/keyword&gt;&lt;/keywords&gt;&lt;dates&gt;&lt;year&gt;2015&lt;/year&gt;&lt;pub-dates&gt;&lt;date&gt;Aug&lt;/date&gt;&lt;/pub-dates&gt;&lt;/dates&gt;&lt;isbn&gt;1365-2125 (Electronic)&amp;#xD;0306-5251 (Linking)&lt;/isbn&gt;&lt;accession-num&gt;25735839&lt;/accession-num&gt;&lt;urls&gt;&lt;related-urls&gt;&lt;url&gt;http://www.ncbi.nlm.nih.gov/pubmed/25735839&lt;/url&gt;&lt;/related-urls&gt;&lt;/urls&gt;&lt;custom2&gt;PMC4541969&lt;/custom2&gt;&lt;electronic-resource-num&gt;10.1111/bcp.1261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5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Ipratropium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Y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duamlkaWM8L0F1dGhvcj48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Y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duamlkaWM8L0F1dGhvcj48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, 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iotropium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Gnjidic&lt;/Author&gt;&lt;Year&gt;2012&lt;/Year&gt;&lt;RecNum&gt;231&lt;/RecNum&gt;&lt;DisplayText&gt;[56]&lt;/DisplayText&gt;&lt;record&gt;&lt;rec-number&gt;231&lt;/rec-number&gt;&lt;foreign-keys&gt;&lt;key app="EN" db-id="ts05xsvrizxwv0eppxexvsri2w0xfxxap20p" timestamp="1448042697"&gt;231&lt;/key&gt;&lt;/foreign-keys&gt;&lt;ref-type name="Journal Article"&gt;17&lt;/ref-type&gt;&lt;contributors&gt;&lt;authors&gt;&lt;author&gt;Gnjidic, D.&lt;/author&gt;&lt;author&gt;Bell, J. S.&lt;/author&gt;&lt;author&gt;Hilmer, S. N.&lt;/author&gt;&lt;author&gt;Lonnroos, E.&lt;/author&gt;&lt;author&gt;Sulkava, R.&lt;/author&gt;&lt;author&gt;Hartikainen, S.&lt;/author&gt;&lt;/authors&gt;&lt;/contributors&gt;&lt;auth-address&gt;Departments of Clinical Pharmacology and Aged Care, Royal North Shore Hospital, St Leonards, New South Wales, Australia. dgnjidic@med.usyd.edu.au&lt;/auth-address&gt;&lt;titles&gt;&lt;title&gt;Drug Burden Index associated with function in community-dwelling older people in Finland: a cross-sectional study&lt;/title&gt;&lt;secondary-title&gt;Ann Med&lt;/secondary-title&gt;&lt;/titles&gt;&lt;periodical&gt;&lt;full-title&gt;Ann Med&lt;/full-title&gt;&lt;/periodical&gt;&lt;pages&gt;458-67&lt;/pages&gt;&lt;volume&gt;44&lt;/volume&gt;&lt;number&gt;5&lt;/number&gt;&lt;keywords&gt;&lt;keyword&gt;*Activities of Daily Living&lt;/keyword&gt;&lt;keyword&gt;Aged, 80 and over&lt;/keyword&gt;&lt;keyword&gt;Cholinergic Antagonists/*adverse effects&lt;/keyword&gt;&lt;keyword&gt;Cross-Sectional Studies&lt;/keyword&gt;&lt;keyword&gt;Female&lt;/keyword&gt;&lt;keyword&gt;Finland&lt;/keyword&gt;&lt;keyword&gt;Geriatric Assessment&lt;/keyword&gt;&lt;keyword&gt;Humans&lt;/keyword&gt;&lt;keyword&gt;Hypnotics and Sedatives/*adverse effects&lt;/keyword&gt;&lt;keyword&gt;Male&lt;/keyword&gt;&lt;keyword&gt;Residence Characteristics&lt;/keyword&gt;&lt;/keywords&gt;&lt;dates&gt;&lt;year&gt;2012&lt;/year&gt;&lt;pub-dates&gt;&lt;date&gt;Aug&lt;/date&gt;&lt;/pub-dates&gt;&lt;/dates&gt;&lt;isbn&gt;1365-2060 (Electronic)&amp;#xD;0785-3890 (Linking)&lt;/isbn&gt;&lt;accession-num&gt;21495785&lt;/accession-num&gt;&lt;urls&gt;&lt;related-urls&gt;&lt;url&gt;http://www.ncbi.nlm.nih.gov/pubmed/21495785&lt;/url&gt;&lt;/related-urls&gt;&lt;/urls&gt;&lt;electronic-resource-num&gt;10.3109/07853890.2011.57349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6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oscy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SGlsbWVy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panthel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dinium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Emepronium</w:t>
            </w:r>
          </w:p>
        </w:tc>
        <w:tc>
          <w:tcPr>
            <w:tcW w:w="1143" w:type="dxa"/>
          </w:tcPr>
          <w:p w:rsidR="006B50F2" w:rsidRDefault="006B50F2" w:rsidP="0010539E">
            <w:r w:rsidRPr="006C5A86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6C5A86">
              <w:fldChar w:fldCharType="separate"/>
            </w:r>
            <w:r>
              <w:rPr>
                <w:noProof/>
              </w:rPr>
              <w:t>[59]</w:t>
            </w:r>
            <w:r w:rsidRPr="006C5A86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scopolamine</w:t>
            </w:r>
          </w:p>
        </w:tc>
        <w:tc>
          <w:tcPr>
            <w:tcW w:w="1143" w:type="dxa"/>
          </w:tcPr>
          <w:p w:rsidR="006B50F2" w:rsidRDefault="006B50F2" w:rsidP="0010539E">
            <w:r w:rsidRPr="006C5A86"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5A86">
              <w:fldChar w:fldCharType="separate"/>
            </w:r>
            <w:r>
              <w:rPr>
                <w:noProof/>
              </w:rPr>
              <w:t>[57, 59]</w:t>
            </w:r>
            <w:r w:rsidRPr="006C5A86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rPr>
          <w:trHeight w:val="197"/>
        </w:trPr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ocyclidine</w:t>
            </w:r>
          </w:p>
        </w:tc>
        <w:tc>
          <w:tcPr>
            <w:tcW w:w="1143" w:type="dxa"/>
          </w:tcPr>
          <w:p w:rsidR="006B50F2" w:rsidRDefault="006B50F2" w:rsidP="0010539E">
            <w:r w:rsidRPr="006C5A86"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5A86">
              <w:fldChar w:fldCharType="separate"/>
            </w:r>
            <w:r>
              <w:rPr>
                <w:noProof/>
              </w:rPr>
              <w:t>[59, 61, 62]</w:t>
            </w:r>
            <w:r w:rsidRPr="006C5A86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piverine </w:t>
            </w:r>
          </w:p>
        </w:tc>
        <w:tc>
          <w:tcPr>
            <w:tcW w:w="1143" w:type="dxa"/>
          </w:tcPr>
          <w:p w:rsidR="006B50F2" w:rsidRDefault="006B50F2" w:rsidP="0010539E">
            <w:r w:rsidRPr="006C5A86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6C5A86">
              <w:fldChar w:fldCharType="separate"/>
            </w:r>
            <w:r>
              <w:rPr>
                <w:noProof/>
              </w:rPr>
              <w:t>[59]</w:t>
            </w:r>
            <w:r w:rsidRPr="006C5A86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patepine</w:t>
            </w:r>
          </w:p>
        </w:tc>
        <w:tc>
          <w:tcPr>
            <w:tcW w:w="1143" w:type="dxa"/>
          </w:tcPr>
          <w:p w:rsidR="006B50F2" w:rsidRDefault="006B50F2" w:rsidP="0010539E">
            <w:r w:rsidRPr="006C5A86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6C5A86">
              <w:fldChar w:fldCharType="separate"/>
            </w:r>
            <w:r>
              <w:rPr>
                <w:noProof/>
              </w:rPr>
              <w:t>[59]</w:t>
            </w:r>
            <w:r w:rsidRPr="006C5A86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trop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emast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trop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g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g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DaGV3PC9BdXRob3I+PFllYXI+MjAwODwvWWVhcj48UmVj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lladonna alkaloids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LCA2MV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V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Q2FpPC9BdXRob3I+PFllYXI+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, 61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xylam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xyz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, 61, 62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mpheniram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pPC9BdXRob3I+PFllYXI+MjAxMzwvWWVhcj48UmVjTnVtPjIzMzwv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, 61, 62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menhydrinat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lNhbGFodWRlZW48L0F1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xDaXRlPjxBdXRob3I+Q2Fy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lNhbGFodWRlZW48L0F1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 xml:space="preserve">[57, 59, </w:t>
            </w:r>
            <w:r>
              <w:rPr>
                <w:noProof/>
              </w:rPr>
              <w:lastRenderedPageBreak/>
              <w:t>61, 62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lastRenderedPageBreak/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oratad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LCA2MF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F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IaWxtZXI8L0F1dGhv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, 60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elennam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imemaz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9, 61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yltoloxam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7, 59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yrilamine</w:t>
            </w:r>
          </w:p>
        </w:tc>
        <w:tc>
          <w:tcPr>
            <w:tcW w:w="1143" w:type="dxa"/>
          </w:tcPr>
          <w:p w:rsidR="006B50F2" w:rsidRDefault="006B50F2" w:rsidP="0010539E">
            <w:r w:rsidRPr="006C0E3A"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C0E3A">
              <w:fldChar w:fldCharType="separate"/>
            </w:r>
            <w:r>
              <w:rPr>
                <w:noProof/>
              </w:rPr>
              <w:t>[59, 61, 62]</w:t>
            </w:r>
            <w:r w:rsidRPr="006C0E3A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prohepta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U2FsYWh1ZGVlbjwv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bromphenir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chlorphenir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hpbG1lcjwvQXV0aG9yPjxZ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proli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zata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henir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Fesoterodine 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hexol</w:t>
            </w:r>
          </w:p>
        </w:tc>
        <w:tc>
          <w:tcPr>
            <w:tcW w:w="1143" w:type="dxa"/>
          </w:tcPr>
          <w:p w:rsidR="006B50F2" w:rsidRDefault="006B50F2" w:rsidP="00E012E8">
            <w:r>
              <w:fldChar w:fldCharType="begin"/>
            </w:r>
            <w:r>
              <w:instrText xml:space="preserve"> ADDIN EN.CITE &lt;EndNote&gt;&lt;Cite&gt;&lt;Author&gt;Ruxton&lt;/Author&gt;&lt;Year&gt;2015&lt;/Year&gt;&lt;RecNum&gt;242&lt;/RecNum&gt;&lt;DisplayText&gt;[75]&lt;/DisplayText&gt;&lt;record&gt;&lt;rec-number&gt;242&lt;/rec-number&gt;&lt;foreign-keys&gt;&lt;key app="EN" db-id="ts05xsvrizxwv0eppxexvsri2w0xfxxap20p" timestamp="1448387459"&gt;242&lt;/key&gt;&lt;key app="ENWeb" db-id=""&gt;0&lt;/key&gt;&lt;/foreign-keys&gt;&lt;ref-type name="Journal Article"&gt;17&lt;/ref-type&gt;&lt;contributors&gt;&lt;authors&gt;&lt;author&gt;Ruxton, K.&lt;/author&gt;&lt;author&gt;Woodman, R. J.&lt;/author&gt;&lt;author&gt;Mangoni, A. A.&lt;/author&gt;&lt;/authors&gt;&lt;/contributors&gt;&lt;auth-address&gt;Department of Clinical Pharmacology, School of Medicine, Flinders University and Flinders Medical Centre, Bedford Park, SA, 5042, Australia.&amp;#xD;Flinders Centre for Epidemiology and Biostatistics, School of Medicine, Flinders University, GPO Box 2100, Adelaide, SA, 5001, Australia.&lt;/auth-address&gt;&lt;titles&gt;&lt;title&gt;Drugs with anticholinergic effects and cognitive impairment, falls and all-cause mortality in older adults: A systematic review and meta-analysis&lt;/title&gt;&lt;secondary-title&gt;Br J Clin Pharmacol&lt;/secondary-title&gt;&lt;/titles&gt;&lt;periodical&gt;&lt;full-title&gt;Br J Clin Pharmacol&lt;/full-title&gt;&lt;/periodical&gt;&lt;pages&gt;209-20&lt;/pages&gt;&lt;volume&gt;80&lt;/volume&gt;&lt;number&gt;2&lt;/number&gt;&lt;keywords&gt;&lt;keyword&gt;all-cause mortality&lt;/keyword&gt;&lt;keyword&gt;cognitive impairment&lt;/keyword&gt;&lt;keyword&gt;drugs with anticholinergic effects&lt;/keyword&gt;&lt;keyword&gt;falls&lt;/keyword&gt;&lt;keyword&gt;older adults&lt;/keyword&gt;&lt;keyword&gt;risk scoring systems&lt;/keyword&gt;&lt;/keywords&gt;&lt;dates&gt;&lt;year&gt;2015&lt;/year&gt;&lt;pub-dates&gt;&lt;date&gt;Aug&lt;/date&gt;&lt;/pub-dates&gt;&lt;/dates&gt;&lt;isbn&gt;1365-2125 (Electronic)&amp;#xD;0306-5251 (Linking)&lt;/isbn&gt;&lt;accession-num&gt;25735839&lt;/accession-num&gt;&lt;urls&gt;&lt;related-urls&gt;&lt;url&gt;http://www.ncbi.nlm.nih.gov/pubmed/25735839&lt;/url&gt;&lt;/related-urls&gt;&lt;/urls&gt;&lt;custom2&gt;PMC4541969&lt;/custom2&gt;&lt;electronic-resource-num&gt;10.1111/bcp.1261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5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rifenacin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TYWxhaHVkZWVuPC9B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TYWxhaHVkZWVuPC9B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lavoxate</w:t>
            </w:r>
          </w:p>
        </w:tc>
        <w:tc>
          <w:tcPr>
            <w:tcW w:w="1143" w:type="dxa"/>
          </w:tcPr>
          <w:p w:rsidR="006B50F2" w:rsidRDefault="006B50F2" w:rsidP="0010539E">
            <w:r w:rsidRPr="00AC0DD2"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csIDU5LCA2MSwgNjJdPC9EaXNw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C0DD2">
              <w:fldChar w:fldCharType="separate"/>
            </w:r>
            <w:r>
              <w:rPr>
                <w:noProof/>
              </w:rPr>
              <w:t>[57, 59, 61, 62]</w:t>
            </w:r>
            <w:r w:rsidRPr="00AC0DD2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omatropine</w:t>
            </w:r>
          </w:p>
        </w:tc>
        <w:tc>
          <w:tcPr>
            <w:tcW w:w="1143" w:type="dxa"/>
          </w:tcPr>
          <w:p w:rsidR="006B50F2" w:rsidRDefault="006B50F2" w:rsidP="0010539E">
            <w:r w:rsidRPr="00AC0DD2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AC0DD2">
              <w:fldChar w:fldCharType="separate"/>
            </w:r>
            <w:r>
              <w:rPr>
                <w:noProof/>
              </w:rPr>
              <w:t>[59]</w:t>
            </w:r>
            <w:r w:rsidRPr="00AC0DD2"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xybutynin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Y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HbmppZGljPC9BdXRob3I+PFllYXI+MjAxMjwvWWVhcj48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Y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HbmppZGljPC9BdXRob3I+PFllYXI+MjAxMjwvWWVhcj48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1-5%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olifenacin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oltero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Y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R25qaWRpYzwvQXV0aG9yPjxZ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Y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R25qaWRpYzwvQXV0aG9yPjxZ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6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ospium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henhydr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IaWxtZXI8L0F1dGhvcj48WWVhcj4yMDA5PC9ZZWFyPjxS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tNjJdPC9EaXNwbGF5VGV4dD48cmVj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ENpdGU+PEF1dGhvcj5IaWxtZXI8L0F1dGhvcj48WWVhcj4yMDA5PC9ZZWFyPjxS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binox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slorata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exofena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cetiriz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tiriz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iram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imeti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Famoti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izati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Ranitid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DaGV3PC9BdXRob3I+PFllYXI+MjAwODwvWWVhcj48UmVj
TnVtPjIyOTwvUmVjTnVtPjxEaXNwbGF5VGV4dD5bNTgtNjA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TYWxhaHVkZWVuPC9BdXRob3I+PFllYXI+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wODwvWWVhcj48UmVj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8-60, 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stemizol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8C66B7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Ketotifen 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 w:val="restart"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Antiemetic</w:t>
            </w: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clizine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TYyXTwvRGlzcGxheVRleHQ+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-62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6B50F2" w:rsidRDefault="006B50F2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6B50F2" w:rsidRPr="0012501E" w:rsidRDefault="006B50F2" w:rsidP="00C263C8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Levomepromaz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w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SdWRvbHBoPC9BdXRo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[59, 60, </w:t>
            </w:r>
            <w:r>
              <w:rPr>
                <w:noProof/>
              </w:rPr>
              <w:lastRenderedPageBreak/>
              <w:t>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lastRenderedPageBreak/>
              <w:t>--</w:t>
            </w:r>
          </w:p>
        </w:tc>
        <w:tc>
          <w:tcPr>
            <w:tcW w:w="993" w:type="dxa"/>
          </w:tcPr>
          <w:p w:rsidR="00D56CEB" w:rsidRDefault="006B50F2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6B50F2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imethobenzamid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roperidol</w:t>
            </w:r>
          </w:p>
        </w:tc>
        <w:tc>
          <w:tcPr>
            <w:tcW w:w="1143" w:type="dxa"/>
          </w:tcPr>
          <w:p w:rsidR="00D56CEB" w:rsidRDefault="00D56CEB" w:rsidP="00E012E8">
            <w:r>
              <w:fldChar w:fldCharType="begin"/>
            </w:r>
            <w: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roperidol</w:t>
            </w:r>
          </w:p>
        </w:tc>
        <w:tc>
          <w:tcPr>
            <w:tcW w:w="1143" w:type="dxa"/>
          </w:tcPr>
          <w:p w:rsidR="00C263C8" w:rsidRDefault="00C263C8" w:rsidP="00E012E8">
            <w:r>
              <w:fldChar w:fldCharType="begin"/>
            </w:r>
            <w: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2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oclopramid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C263C8" w:rsidP="00C263C8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C263C8" w:rsidP="00C263C8">
            <w:pPr>
              <w:jc w:val="center"/>
            </w:pPr>
            <w:r>
              <w:t>Yes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omperid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1C0F31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C263C8" w:rsidRPr="0012501E" w:rsidRDefault="00C263C8" w:rsidP="001C0F31">
            <w:pPr>
              <w:jc w:val="center"/>
            </w:pPr>
            <w:r>
              <w:t>n/a</w:t>
            </w:r>
          </w:p>
        </w:tc>
      </w:tr>
      <w:tr w:rsidR="00C263C8" w:rsidTr="00D56CEB">
        <w:tc>
          <w:tcPr>
            <w:tcW w:w="2135" w:type="dxa"/>
            <w:vMerge w:val="restart"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Hormone Replacement</w:t>
            </w: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ortis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amethas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Hydrocortis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ylprednisol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rednisolone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C263C8" w:rsidTr="00D56CEB">
        <w:tc>
          <w:tcPr>
            <w:tcW w:w="2135" w:type="dxa"/>
            <w:vMerge/>
            <w:vAlign w:val="center"/>
          </w:tcPr>
          <w:p w:rsidR="00C263C8" w:rsidRPr="00FD71C4" w:rsidRDefault="00C263C8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C263C8" w:rsidRDefault="00C263C8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Fluticasone-salmeterol </w:t>
            </w:r>
          </w:p>
        </w:tc>
        <w:tc>
          <w:tcPr>
            <w:tcW w:w="1143" w:type="dxa"/>
          </w:tcPr>
          <w:p w:rsidR="00C263C8" w:rsidRDefault="00C263C8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C263C8" w:rsidRDefault="00C263C8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C263C8" w:rsidRDefault="00C263C8" w:rsidP="00C263C8">
            <w:pPr>
              <w:jc w:val="center"/>
            </w:pPr>
            <w:r w:rsidRPr="00AC17ED">
              <w:t>Yes</w:t>
            </w:r>
          </w:p>
        </w:tc>
        <w:tc>
          <w:tcPr>
            <w:tcW w:w="1145" w:type="dxa"/>
          </w:tcPr>
          <w:p w:rsidR="00C263C8" w:rsidRDefault="00C263C8" w:rsidP="00C263C8">
            <w:pPr>
              <w:jc w:val="center"/>
            </w:pPr>
            <w:r w:rsidRPr="0054370C">
              <w:t>No</w:t>
            </w:r>
          </w:p>
        </w:tc>
      </w:tr>
      <w:tr w:rsidR="00D56CEB" w:rsidTr="00D56CEB">
        <w:tc>
          <w:tcPr>
            <w:tcW w:w="2135" w:type="dxa"/>
            <w:vMerge w:val="restart"/>
            <w:vAlign w:val="center"/>
          </w:tcPr>
          <w:p w:rsidR="00D56CEB" w:rsidRPr="00FD71C4" w:rsidRDefault="00D56CEB" w:rsidP="00E012E8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Muscle Relaxers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Spence&lt;/Author&gt;&lt;Year&gt;2013&lt;/Year&gt;&lt;RecNum&gt;237&lt;/RecNum&gt;&lt;DisplayText&gt;[76]&lt;/DisplayText&gt;&lt;record&gt;&lt;rec-number&gt;237&lt;/rec-number&gt;&lt;foreign-keys&gt;&lt;key app="EN" db-id="ts05xsvrizxwv0eppxexvsri2w0xfxxap20p" timestamp="1448382948"&gt;237&lt;/key&gt;&lt;key app="ENWeb" db-id=""&gt;0&lt;/key&gt;&lt;/foreign-keys&gt;&lt;ref-type name="Journal Article"&gt;17&lt;/ref-type&gt;&lt;contributors&gt;&lt;authors&gt;&lt;author&gt;Spence, M. M.&lt;/author&gt;&lt;author&gt;Shin, P. J.&lt;/author&gt;&lt;author&gt;Lee, E. A.&lt;/author&gt;&lt;author&gt;Gibbs, N. E.&lt;/author&gt;&lt;/authors&gt;&lt;/contributors&gt;&lt;auth-address&gt;Pharmacy Outcomes Research Group, Kaiser Permanente, Downey, CA, USA. Michele.M.Spence@kp.org&lt;/auth-address&gt;&lt;titles&gt;&lt;title&gt;Risk of injury associated with skeletal muscle relaxant use in older adults&lt;/title&gt;&lt;secondary-title&gt;Ann Pharmacother&lt;/secondary-title&gt;&lt;/titles&gt;&lt;periodical&gt;&lt;full-title&gt;Ann Pharmacother&lt;/full-title&gt;&lt;/periodical&gt;&lt;pages&gt;993-8&lt;/pages&gt;&lt;volume&gt;47&lt;/volume&gt;&lt;number&gt;7-8&lt;/number&gt;&lt;keywords&gt;&lt;keyword&gt;Age Factors&lt;/keyword&gt;&lt;keyword&gt;Aged&lt;/keyword&gt;&lt;keyword&gt;Aged, 80 and over&lt;/keyword&gt;&lt;keyword&gt;Case-Control Studies&lt;/keyword&gt;&lt;keyword&gt;Emergency Medical Services/trends&lt;/keyword&gt;&lt;keyword&gt;Female&lt;/keyword&gt;&lt;keyword&gt;Hospitalization/trends&lt;/keyword&gt;&lt;keyword&gt;Humans&lt;/keyword&gt;&lt;keyword&gt;International Classification of Diseases/trends&lt;/keyword&gt;&lt;keyword&gt;Male&lt;/keyword&gt;&lt;keyword&gt;Neuromuscular Agents/*adverse effects&lt;/keyword&gt;&lt;keyword&gt;Retrospective Studies&lt;/keyword&gt;&lt;keyword&gt;Risk Factors&lt;/keyword&gt;&lt;keyword&gt;Wounds and Injuries/diagnosis/*epidemiology/therapy&lt;/keyword&gt;&lt;/keywords&gt;&lt;dates&gt;&lt;year&gt;2013&lt;/year&gt;&lt;pub-dates&gt;&lt;date&gt;Jul-Aug&lt;/date&gt;&lt;/pub-dates&gt;&lt;/dates&gt;&lt;isbn&gt;1542-6270 (Electronic)&amp;#xD;1060-0280 (Linking)&lt;/isbn&gt;&lt;accession-num&gt;23821610&lt;/accession-num&gt;&lt;urls&gt;&lt;related-urls&gt;&lt;url&gt;http://www.ncbi.nlm.nih.gov/pubmed/23821610&lt;/url&gt;&lt;/related-urls&gt;&lt;/urls&gt;&lt;electronic-resource-num&gt;10.1345/aph.1R735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6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Orphenadr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xLCA2Ml08L0Rpc3BsYXlU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risoprodol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SdWRvbHBoPC9BdXRob3I+PFllYXI+MjAwODwvWWVhcj48
UmVjTnVtPjIxOTwvUmVjTnVtPjxEaXNwbGF5VGV4dD5bNTcsIDU5LCA2MF08L0Rpc3BsYXlUZXh0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hpbG1lcjwvQXV0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wODwvWWVhcj48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, 60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zoxazone</w:t>
            </w:r>
          </w:p>
        </w:tc>
        <w:tc>
          <w:tcPr>
            <w:tcW w:w="1143" w:type="dxa"/>
          </w:tcPr>
          <w:p w:rsidR="009A673F" w:rsidRDefault="009A673F" w:rsidP="0010539E">
            <w:r w:rsidRPr="00D265D7"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 w:rsidRPr="00D265D7">
              <w:fldChar w:fldCharType="separate"/>
            </w:r>
            <w:r>
              <w:rPr>
                <w:noProof/>
              </w:rPr>
              <w:t>[57]</w:t>
            </w:r>
            <w:r w:rsidRPr="00D265D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clobenzaprine</w:t>
            </w:r>
          </w:p>
        </w:tc>
        <w:tc>
          <w:tcPr>
            <w:tcW w:w="1143" w:type="dxa"/>
          </w:tcPr>
          <w:p w:rsidR="009A673F" w:rsidRDefault="009A673F" w:rsidP="0010539E">
            <w:r w:rsidRPr="00D265D7"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tNjJdPC9EaXNwbGF5VGV4dD48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265D7">
              <w:fldChar w:fldCharType="separate"/>
            </w:r>
            <w:r>
              <w:rPr>
                <w:noProof/>
              </w:rPr>
              <w:t>[57, 59-62]</w:t>
            </w:r>
            <w:r w:rsidRPr="00D265D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axalone</w:t>
            </w:r>
          </w:p>
        </w:tc>
        <w:tc>
          <w:tcPr>
            <w:tcW w:w="1143" w:type="dxa"/>
          </w:tcPr>
          <w:p w:rsidR="009A673F" w:rsidRDefault="009A673F" w:rsidP="0010539E">
            <w:r w:rsidRPr="00D265D7"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 w:rsidRPr="00D265D7">
              <w:fldChar w:fldCharType="separate"/>
            </w:r>
            <w:r>
              <w:rPr>
                <w:noProof/>
              </w:rPr>
              <w:t>[57]</w:t>
            </w:r>
            <w:r w:rsidRPr="00D265D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ocarbamol</w:t>
            </w:r>
          </w:p>
        </w:tc>
        <w:tc>
          <w:tcPr>
            <w:tcW w:w="1143" w:type="dxa"/>
          </w:tcPr>
          <w:p w:rsidR="009A673F" w:rsidRDefault="009A673F" w:rsidP="0010539E">
            <w:r w:rsidRPr="00D265D7"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ksIDYwXTwvRGlzcGxheVRleHQ+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265D7">
              <w:fldChar w:fldCharType="separate"/>
            </w:r>
            <w:r>
              <w:rPr>
                <w:noProof/>
              </w:rPr>
              <w:t>[57, 59, 60]</w:t>
            </w:r>
            <w:r w:rsidRPr="00D265D7"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lverine 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amsoprodol</w:t>
            </w:r>
          </w:p>
        </w:tc>
        <w:tc>
          <w:tcPr>
            <w:tcW w:w="1143" w:type="dxa"/>
          </w:tcPr>
          <w:p w:rsidR="009A673F" w:rsidRDefault="009A673F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Spence&lt;/Author&gt;&lt;Year&gt;2013&lt;/Year&gt;&lt;RecNum&gt;237&lt;/RecNum&gt;&lt;DisplayText&gt;[76]&lt;/DisplayText&gt;&lt;record&gt;&lt;rec-number&gt;237&lt;/rec-number&gt;&lt;foreign-keys&gt;&lt;key app="EN" db-id="ts05xsvrizxwv0eppxexvsri2w0xfxxap20p" timestamp="1448382948"&gt;237&lt;/key&gt;&lt;key app="ENWeb" db-id=""&gt;0&lt;/key&gt;&lt;/foreign-keys&gt;&lt;ref-type name="Journal Article"&gt;17&lt;/ref-type&gt;&lt;contributors&gt;&lt;authors&gt;&lt;author&gt;Spence, M. M.&lt;/author&gt;&lt;author&gt;Shin, P. J.&lt;/author&gt;&lt;author&gt;Lee, E. A.&lt;/author&gt;&lt;author&gt;Gibbs, N. E.&lt;/author&gt;&lt;/authors&gt;&lt;/contributors&gt;&lt;auth-address&gt;Pharmacy Outcomes Research Group, Kaiser Permanente, Downey, CA, USA. Michele.M.Spence@kp.org&lt;/auth-address&gt;&lt;titles&gt;&lt;title&gt;Risk of injury associated with skeletal muscle relaxant use in older adults&lt;/title&gt;&lt;secondary-title&gt;Ann Pharmacother&lt;/secondary-title&gt;&lt;/titles&gt;&lt;periodical&gt;&lt;full-title&gt;Ann Pharmacother&lt;/full-title&gt;&lt;/periodical&gt;&lt;pages&gt;993-8&lt;/pages&gt;&lt;volume&gt;47&lt;/volume&gt;&lt;number&gt;7-8&lt;/number&gt;&lt;keywords&gt;&lt;keyword&gt;Age Factors&lt;/keyword&gt;&lt;keyword&gt;Aged&lt;/keyword&gt;&lt;keyword&gt;Aged, 80 and over&lt;/keyword&gt;&lt;keyword&gt;Case-Control Studies&lt;/keyword&gt;&lt;keyword&gt;Emergency Medical Services/trends&lt;/keyword&gt;&lt;keyword&gt;Female&lt;/keyword&gt;&lt;keyword&gt;Hospitalization/trends&lt;/keyword&gt;&lt;keyword&gt;Humans&lt;/keyword&gt;&lt;keyword&gt;International Classification of Diseases/trends&lt;/keyword&gt;&lt;keyword&gt;Male&lt;/keyword&gt;&lt;keyword&gt;Neuromuscular Agents/*adverse effects&lt;/keyword&gt;&lt;keyword&gt;Retrospective Studies&lt;/keyword&gt;&lt;keyword&gt;Risk Factors&lt;/keyword&gt;&lt;keyword&gt;Wounds and Injuries/diagnosis/*epidemiology/therapy&lt;/keyword&gt;&lt;/keywords&gt;&lt;dates&gt;&lt;year&gt;2013&lt;/year&gt;&lt;pub-dates&gt;&lt;date&gt;Jul-Aug&lt;/date&gt;&lt;/pub-dates&gt;&lt;/dates&gt;&lt;isbn&gt;1542-6270 (Electronic)&amp;#xD;1060-0280 (Linking)&lt;/isbn&gt;&lt;accession-num&gt;23821610&lt;/accession-num&gt;&lt;urls&gt;&lt;related-urls&gt;&lt;url&gt;http://www.ncbi.nlm.nih.gov/pubmed/23821610&lt;/url&gt;&lt;/related-urls&gt;&lt;/urls&gt;&lt;electronic-resource-num&gt;10.1345/aph.1R735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6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hlorphenasin</w:t>
            </w:r>
          </w:p>
        </w:tc>
        <w:tc>
          <w:tcPr>
            <w:tcW w:w="1143" w:type="dxa"/>
          </w:tcPr>
          <w:p w:rsidR="009A673F" w:rsidRDefault="009A673F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Spence&lt;/Author&gt;&lt;Year&gt;2013&lt;/Year&gt;&lt;RecNum&gt;237&lt;/RecNum&gt;&lt;DisplayText&gt;[76]&lt;/DisplayText&gt;&lt;record&gt;&lt;rec-number&gt;237&lt;/rec-number&gt;&lt;foreign-keys&gt;&lt;key app="EN" db-id="ts05xsvrizxwv0eppxexvsri2w0xfxxap20p" timestamp="1448382948"&gt;237&lt;/key&gt;&lt;key app="ENWeb" db-id=""&gt;0&lt;/key&gt;&lt;/foreign-keys&gt;&lt;ref-type name="Journal Article"&gt;17&lt;/ref-type&gt;&lt;contributors&gt;&lt;authors&gt;&lt;author&gt;Spence, M. M.&lt;/author&gt;&lt;author&gt;Shin, P. J.&lt;/author&gt;&lt;author&gt;Lee, E. A.&lt;/author&gt;&lt;author&gt;Gibbs, N. E.&lt;/author&gt;&lt;/authors&gt;&lt;/contributors&gt;&lt;auth-address&gt;Pharmacy Outcomes Research Group, Kaiser Permanente, Downey, CA, USA. Michele.M.Spence@kp.org&lt;/auth-address&gt;&lt;titles&gt;&lt;title&gt;Risk of injury associated with skeletal muscle relaxant use in older adults&lt;/title&gt;&lt;secondary-title&gt;Ann Pharmacother&lt;/secondary-title&gt;&lt;/titles&gt;&lt;periodical&gt;&lt;full-title&gt;Ann Pharmacother&lt;/full-title&gt;&lt;/periodical&gt;&lt;pages&gt;993-8&lt;/pages&gt;&lt;volume&gt;47&lt;/volume&gt;&lt;number&gt;7-8&lt;/number&gt;&lt;keywords&gt;&lt;keyword&gt;Age Factors&lt;/keyword&gt;&lt;keyword&gt;Aged&lt;/keyword&gt;&lt;keyword&gt;Aged, 80 and over&lt;/keyword&gt;&lt;keyword&gt;Case-Control Studies&lt;/keyword&gt;&lt;keyword&gt;Emergency Medical Services/trends&lt;/keyword&gt;&lt;keyword&gt;Female&lt;/keyword&gt;&lt;keyword&gt;Hospitalization/trends&lt;/keyword&gt;&lt;keyword&gt;Humans&lt;/keyword&gt;&lt;keyword&gt;International Classification of Diseases/trends&lt;/keyword&gt;&lt;keyword&gt;Male&lt;/keyword&gt;&lt;keyword&gt;Neuromuscular Agents/*adverse effects&lt;/keyword&gt;&lt;keyword&gt;Retrospective Studies&lt;/keyword&gt;&lt;keyword&gt;Risk Factors&lt;/keyword&gt;&lt;keyword&gt;Wounds and Injuries/diagnosis/*epidemiology/therapy&lt;/keyword&gt;&lt;/keywords&gt;&lt;dates&gt;&lt;year&gt;2013&lt;/year&gt;&lt;pub-dates&gt;&lt;date&gt;Jul-Aug&lt;/date&gt;&lt;/pub-dates&gt;&lt;/dates&gt;&lt;isbn&gt;1542-6270 (Electronic)&amp;#xD;1060-0280 (Linking)&lt;/isbn&gt;&lt;accession-num&gt;23821610&lt;/accession-num&gt;&lt;urls&gt;&lt;related-urls&gt;&lt;url&gt;http://www.ncbi.nlm.nih.gov/pubmed/23821610&lt;/url&gt;&lt;/related-urls&gt;&lt;/urls&gt;&lt;electronic-resource-num&gt;10.1345/aph.1R735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6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ancuronium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antrolene</w:t>
            </w:r>
          </w:p>
        </w:tc>
        <w:tc>
          <w:tcPr>
            <w:tcW w:w="1143" w:type="dxa"/>
          </w:tcPr>
          <w:p w:rsidR="009A673F" w:rsidRDefault="009A673F" w:rsidP="00E012E8">
            <w:r>
              <w:rPr>
                <w:rFonts w:ascii="Arial" w:hAnsi="Arial" w:cs="Arial"/>
                <w:bCs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  <w:szCs w:val="20"/>
              </w:rPr>
              <w:instrText xml:space="preserve"> ADDIN EN.CITE &lt;EndNote&gt;&lt;Cite&gt;&lt;Author&gt;Spence&lt;/Author&gt;&lt;Year&gt;2013&lt;/Year&gt;&lt;RecNum&gt;237&lt;/RecNum&gt;&lt;DisplayText&gt;[76]&lt;/DisplayText&gt;&lt;record&gt;&lt;rec-number&gt;237&lt;/rec-number&gt;&lt;foreign-keys&gt;&lt;key app="EN" db-id="ts05xsvrizxwv0eppxexvsri2w0xfxxap20p" timestamp="1448382948"&gt;237&lt;/key&gt;&lt;key app="ENWeb" db-id=""&gt;0&lt;/key&gt;&lt;/foreign-keys&gt;&lt;ref-type name="Journal Article"&gt;17&lt;/ref-type&gt;&lt;contributors&gt;&lt;authors&gt;&lt;author&gt;Spence, M. M.&lt;/author&gt;&lt;author&gt;Shin, P. J.&lt;/author&gt;&lt;author&gt;Lee, E. A.&lt;/author&gt;&lt;author&gt;Gibbs, N. E.&lt;/author&gt;&lt;/authors&gt;&lt;/contributors&gt;&lt;auth-address&gt;Pharmacy Outcomes Research Group, Kaiser Permanente, Downey, CA, USA. Michele.M.Spence@kp.org&lt;/auth-address&gt;&lt;titles&gt;&lt;title&gt;Risk of injury associated with skeletal muscle relaxant use in older adults&lt;/title&gt;&lt;secondary-title&gt;Ann Pharmacother&lt;/secondary-title&gt;&lt;/titles&gt;&lt;periodical&gt;&lt;full-title&gt;Ann Pharmacother&lt;/full-title&gt;&lt;/periodical&gt;&lt;pages&gt;993-8&lt;/pages&gt;&lt;volume&gt;47&lt;/volume&gt;&lt;number&gt;7-8&lt;/number&gt;&lt;keywords&gt;&lt;keyword&gt;Age Factors&lt;/keyword&gt;&lt;keyword&gt;Aged&lt;/keyword&gt;&lt;keyword&gt;Aged, 80 and over&lt;/keyword&gt;&lt;keyword&gt;Case-Control Studies&lt;/keyword&gt;&lt;keyword&gt;Emergency Medical Services/trends&lt;/keyword&gt;&lt;keyword&gt;Female&lt;/keyword&gt;&lt;keyword&gt;Hospitalization/trends&lt;/keyword&gt;&lt;keyword&gt;Humans&lt;/keyword&gt;&lt;keyword&gt;International Classification of Diseases/trends&lt;/keyword&gt;&lt;keyword&gt;Male&lt;/keyword&gt;&lt;keyword&gt;Neuromuscular Agents/*adverse effects&lt;/keyword&gt;&lt;keyword&gt;Retrospective Studies&lt;/keyword&gt;&lt;keyword&gt;Risk Factors&lt;/keyword&gt;&lt;keyword&gt;Wounds and Injuries/diagnosis/*epidemiology/therapy&lt;/keyword&gt;&lt;/keywords&gt;&lt;dates&gt;&lt;year&gt;2013&lt;/year&gt;&lt;pub-dates&gt;&lt;date&gt;Jul-Aug&lt;/date&gt;&lt;/pub-dates&gt;&lt;/dates&gt;&lt;isbn&gt;1542-6270 (Electronic)&amp;#xD;1060-0280 (Linking)&lt;/isbn&gt;&lt;accession-num&gt;23821610&lt;/accession-num&gt;&lt;urls&gt;&lt;related-urls&gt;&lt;url&gt;http://www.ncbi.nlm.nih.gov/pubmed/23821610&lt;/url&gt;&lt;/related-urls&gt;&lt;/urls&gt;&lt;electronic-resource-num&gt;10.1345/aph.1R735&lt;/electronic-resource-num&gt;&lt;/record&gt;&lt;/Cite&gt;&lt;/EndNote&gt;</w:instrTex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  <w:szCs w:val="20"/>
              </w:rPr>
              <w:t>[76]</w:t>
            </w:r>
            <w:r>
              <w:rPr>
                <w:rFonts w:ascii="Arial" w:hAnsi="Arial" w:cs="Arial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 w:val="restart"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Immunosuppressants</w:t>
            </w: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closporin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Methotrexat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zathioprin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 w:val="restart"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Non-Opioid Cough Suppressant &amp; Expectorant</w:t>
            </w: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uaifenesin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enzonatate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/>
            </w:r>
            <w:r>
              <w:instrText xml:space="preserve"> ADDIN EN.CITE &lt;EndNote&gt;&lt;Cite&gt;&lt;Author&gt;Hilmer&lt;/Author&gt;&lt;Year&gt;2009&lt;/Year&gt;&lt;RecNum&gt;232&lt;/RecNum&gt;&lt;DisplayText&gt;[57]&lt;/DisplayText&gt;&lt;record&gt;&lt;rec-number&gt;232&lt;/rec-number&gt;&lt;foreign-keys&gt;&lt;key app="EN" db-id="ts05xsvrizxwv0eppxexvsri2w0xfxxap20p" timestamp="1448044128"&gt;232&lt;/key&gt;&lt;/foreign-keys&gt;&lt;ref-type name="Journal Article"&gt;17&lt;/ref-type&gt;&lt;contributors&gt;&lt;authors&gt;&lt;author&gt;Hilmer, S. N.&lt;/author&gt;&lt;author&gt;Mager, D. E.&lt;/author&gt;&lt;author&gt;Simonsick, E. M.&lt;/author&gt;&lt;author&gt;Ling, S. M.&lt;/author&gt;&lt;author&gt;Windham, B. G.&lt;/author&gt;&lt;author&gt;Harris, T. B.&lt;/author&gt;&lt;author&gt;Shorr, R. I.&lt;/author&gt;&lt;author&gt;Bauer, D. C.&lt;/author&gt;&lt;author&gt;Abernethy, D. R.&lt;/author&gt;&lt;author&gt;Health, A. B. C. Study&lt;/author&gt;&lt;/authors&gt;&lt;/contributors&gt;&lt;auth-address&gt;Intramural Research Program, National Institute on Aging, Baltimore and Bethesda, MD, USA.&lt;/auth-address&gt;&lt;titles&gt;&lt;title&gt;Drug burden index score and functional decline in older people&lt;/title&gt;&lt;secondary-title&gt;Am J Med&lt;/secondary-title&gt;&lt;/titles&gt;&lt;periodical&gt;&lt;full-title&gt;Am J Med&lt;/full-title&gt;&lt;/periodical&gt;&lt;pages&gt;1142-1149 e1-2&lt;/pages&gt;&lt;volume&gt;122&lt;/volume&gt;&lt;number&gt;12&lt;/number&gt;&lt;keywords&gt;&lt;keyword&gt;Aged&lt;/keyword&gt;&lt;keyword&gt;Area Under Curve&lt;/keyword&gt;&lt;keyword&gt;Body Burden&lt;/keyword&gt;&lt;keyword&gt;Cholinergic Antagonists/adverse effects&lt;/keyword&gt;&lt;keyword&gt;*Drug-Related Side Effects and Adverse Reactions&lt;/keyword&gt;&lt;keyword&gt;Exercise Test&lt;/keyword&gt;&lt;keyword&gt;Female&lt;/keyword&gt;&lt;keyword&gt;Gait/*drug effects&lt;/keyword&gt;&lt;keyword&gt;*Hand Strength&lt;/keyword&gt;&lt;keyword&gt;Humans&lt;/keyword&gt;&lt;keyword&gt;Hypnotics and Sedatives/adverse effects&lt;/keyword&gt;&lt;keyword&gt;Longitudinal Studies&lt;/keyword&gt;&lt;keyword&gt;Male&lt;/keyword&gt;&lt;keyword&gt;Multivariate Analysis&lt;/keyword&gt;&lt;keyword&gt;Muscle Strength Dynamometer&lt;/keyword&gt;&lt;/keywords&gt;&lt;dates&gt;&lt;year&gt;2009&lt;/year&gt;&lt;pub-dates&gt;&lt;date&gt;Dec&lt;/date&gt;&lt;/pub-dates&gt;&lt;/dates&gt;&lt;isbn&gt;1555-7162 (Electronic)&amp;#xD;0002-9343 (Linking)&lt;/isbn&gt;&lt;accession-num&gt;19958893&lt;/accession-num&gt;&lt;urls&gt;&lt;related-urls&gt;&lt;url&gt;http://www.ncbi.nlm.nih.gov/pubmed/19958893&lt;/url&gt;&lt;/related-urls&gt;&lt;/urls&gt;&lt;custom2&gt;PMC3263511&lt;/custom2&gt;&lt;electronic-resource-num&gt;10.1016/j.amjmed.2009.02.02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7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9A673F" w:rsidTr="00D56CEB">
        <w:tc>
          <w:tcPr>
            <w:tcW w:w="2135" w:type="dxa"/>
            <w:vMerge/>
            <w:vAlign w:val="center"/>
          </w:tcPr>
          <w:p w:rsidR="009A673F" w:rsidRPr="00FD71C4" w:rsidRDefault="009A673F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9A673F" w:rsidRDefault="009A673F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extromethorphan</w:t>
            </w:r>
          </w:p>
        </w:tc>
        <w:tc>
          <w:tcPr>
            <w:tcW w:w="1143" w:type="dxa"/>
          </w:tcPr>
          <w:p w:rsidR="009A673F" w:rsidRDefault="009A673F" w:rsidP="0010539E"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xtZXI8L0F1dGhvcj48WWVhcj4yMDA5PC9ZZWFyPjxS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7, 59]</w:t>
            </w:r>
            <w:r>
              <w:fldChar w:fldCharType="end"/>
            </w:r>
          </w:p>
        </w:tc>
        <w:tc>
          <w:tcPr>
            <w:tcW w:w="2353" w:type="dxa"/>
          </w:tcPr>
          <w:p w:rsidR="009A673F" w:rsidRDefault="009A673F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9A673F" w:rsidRDefault="009A673F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9A673F" w:rsidRPr="0012501E" w:rsidRDefault="009A673F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 w:val="restart"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 xml:space="preserve">Antimicrobial </w:t>
            </w: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Gentamicin</w:t>
            </w:r>
          </w:p>
        </w:tc>
        <w:tc>
          <w:tcPr>
            <w:tcW w:w="1143" w:type="dxa"/>
          </w:tcPr>
          <w:p w:rsidR="001F310E" w:rsidRPr="00DA2A78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 w:rsidRPr="00DA2A78">
              <w:t>Frequency undefined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ycloserine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famandole</w:t>
            </w:r>
          </w:p>
        </w:tc>
        <w:tc>
          <w:tcPr>
            <w:tcW w:w="1143" w:type="dxa"/>
          </w:tcPr>
          <w:p w:rsidR="001F310E" w:rsidRDefault="001F310E" w:rsidP="0010539E">
            <w:r w:rsidRPr="00341310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341310">
              <w:fldChar w:fldCharType="separate"/>
            </w:r>
            <w:r>
              <w:rPr>
                <w:noProof/>
              </w:rPr>
              <w:t>[59]</w:t>
            </w:r>
            <w:r w:rsidRPr="00341310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foxitin</w:t>
            </w:r>
          </w:p>
        </w:tc>
        <w:tc>
          <w:tcPr>
            <w:tcW w:w="1143" w:type="dxa"/>
          </w:tcPr>
          <w:p w:rsidR="001F310E" w:rsidRDefault="001F310E" w:rsidP="0010539E">
            <w:r w:rsidRPr="00341310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341310">
              <w:fldChar w:fldCharType="separate"/>
            </w:r>
            <w:r>
              <w:rPr>
                <w:noProof/>
              </w:rPr>
              <w:t>[59]</w:t>
            </w:r>
            <w:r w:rsidRPr="00341310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ephalothin</w:t>
            </w:r>
          </w:p>
        </w:tc>
        <w:tc>
          <w:tcPr>
            <w:tcW w:w="1143" w:type="dxa"/>
          </w:tcPr>
          <w:p w:rsidR="001F310E" w:rsidRDefault="001F310E" w:rsidP="0010539E">
            <w:r w:rsidRPr="00341310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341310">
              <w:fldChar w:fldCharType="separate"/>
            </w:r>
            <w:r>
              <w:rPr>
                <w:noProof/>
              </w:rPr>
              <w:t>[59]</w:t>
            </w:r>
            <w:r w:rsidRPr="00341310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Vancomyci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Clindamycin</w:t>
            </w:r>
          </w:p>
        </w:tc>
        <w:tc>
          <w:tcPr>
            <w:tcW w:w="1143" w:type="dxa"/>
          </w:tcPr>
          <w:p w:rsidR="001F310E" w:rsidRDefault="001F310E" w:rsidP="0010539E">
            <w:r w:rsidRPr="009E6A6A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9E6A6A">
              <w:fldChar w:fldCharType="separate"/>
            </w:r>
            <w:r>
              <w:rPr>
                <w:noProof/>
              </w:rPr>
              <w:t>[59]</w:t>
            </w:r>
            <w:r w:rsidRPr="009E6A6A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picillin</w:t>
            </w:r>
          </w:p>
        </w:tc>
        <w:tc>
          <w:tcPr>
            <w:tcW w:w="1143" w:type="dxa"/>
          </w:tcPr>
          <w:p w:rsidR="001F310E" w:rsidRDefault="001F310E" w:rsidP="0010539E">
            <w:r w:rsidRPr="009E6A6A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9E6A6A">
              <w:fldChar w:fldCharType="separate"/>
            </w:r>
            <w:r>
              <w:rPr>
                <w:noProof/>
              </w:rPr>
              <w:t>[59]</w:t>
            </w:r>
            <w:r w:rsidRPr="009E6A6A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Piperacillin</w:t>
            </w:r>
          </w:p>
        </w:tc>
        <w:tc>
          <w:tcPr>
            <w:tcW w:w="1143" w:type="dxa"/>
          </w:tcPr>
          <w:p w:rsidR="001F310E" w:rsidRDefault="001F310E" w:rsidP="0010539E">
            <w:r w:rsidRPr="009E6A6A"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 w:rsidRPr="009E6A6A">
              <w:fldChar w:fldCharType="separate"/>
            </w:r>
            <w:r>
              <w:rPr>
                <w:noProof/>
              </w:rPr>
              <w:t>[59]</w:t>
            </w:r>
            <w:r w:rsidRPr="009E6A6A"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 w:val="restart"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FD71C4">
              <w:rPr>
                <w:rFonts w:ascii="Arial" w:hAnsi="Arial" w:cs="Arial"/>
                <w:bCs/>
                <w:sz w:val="20"/>
                <w:szCs w:val="20"/>
              </w:rPr>
              <w:t>Others</w:t>
            </w: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yrosine Hydroxylase</w:t>
            </w:r>
          </w:p>
        </w:tc>
        <w:tc>
          <w:tcPr>
            <w:tcW w:w="1143" w:type="dxa"/>
          </w:tcPr>
          <w:p w:rsidR="001F310E" w:rsidRDefault="001F310E" w:rsidP="00E012E8">
            <w:r>
              <w:fldChar w:fldCharType="begin"/>
            </w:r>
            <w:r>
              <w:instrText xml:space="preserve"> ADDIN EN.CITE &lt;EndNote&gt;&lt;Cite&gt;&lt;Author&gt;Moden&lt;/Author&gt;&lt;Year&gt;2010&lt;/Year&gt;&lt;RecNum&gt;243&lt;/RecNum&gt;&lt;DisplayText&gt;[72]&lt;/DisplayText&gt;&lt;record&gt;&lt;rec-number&gt;243&lt;/rec-number&gt;&lt;foreign-keys&gt;&lt;key app="EN" db-id="ts05xsvrizxwv0eppxexvsri2w0xfxxap20p" timestamp="1448387831"&gt;243&lt;/key&gt;&lt;/foreign-keys&gt;&lt;ref-type name="Journal Article"&gt;17&lt;/ref-type&gt;&lt;contributors&gt;&lt;authors&gt;&lt;author&gt;Moden, B.&lt;/author&gt;&lt;author&gt;Merlo, J.&lt;/author&gt;&lt;author&gt;Ohlsson, H.&lt;/author&gt;&lt;author&gt;Rosvall, M.&lt;/author&gt;&lt;/authors&gt;&lt;/contributors&gt;&lt;auth-address&gt;Department of Clinical Sciences in Malmo, CRC, Malmo University Hospital, S-205 02 Malmo, Sweden. birgit.moden@med.lu.se&lt;/auth-address&gt;&lt;titles&gt;&lt;title&gt;Psychotropic drugs and falling accidents among the elderly: a nested case control study in the whole population of Scania, Sweden&lt;/title&gt;&lt;secondary-title&gt;J Epidemiol Community Health&lt;/secondary-title&gt;&lt;/titles&gt;&lt;periodical&gt;&lt;full-title&gt;J Epidemiol Community Health&lt;/full-title&gt;&lt;/periodical&gt;&lt;pages&gt;440-6&lt;/pages&gt;&lt;volume&gt;64&lt;/volume&gt;&lt;number&gt;5&lt;/number&gt;&lt;keywords&gt;&lt;keyword&gt;Accidental Falls/*statistics &amp;amp; numerical data&lt;/keyword&gt;&lt;keyword&gt;Age Distribution&lt;/keyword&gt;&lt;keyword&gt;Aged&lt;/keyword&gt;&lt;keyword&gt;Case-Control Studies&lt;/keyword&gt;&lt;keyword&gt;Confidence Intervals&lt;/keyword&gt;&lt;keyword&gt;Confounding Factors (Epidemiology)&lt;/keyword&gt;&lt;keyword&gt;Female&lt;/keyword&gt;&lt;keyword&gt;Humans&lt;/keyword&gt;&lt;keyword&gt;Male&lt;/keyword&gt;&lt;keyword&gt;Population Surveillance&lt;/keyword&gt;&lt;keyword&gt;Psychotropic Drugs/*adverse effect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20445213&lt;/accession-num&gt;&lt;urls&gt;&lt;related-urls&gt;&lt;url&gt;http://www.ncbi.nlm.nih.gov/pubmed/20445213&lt;/url&gt;&lt;/related-urls&gt;&lt;/urls&gt;&lt;electronic-resource-num&gt;10.1136/jech.2009.09894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2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--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mantad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tNjJdPC9EaXNwbGF5VGV4dD48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-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&lt;1%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Theophylline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LCA2Ml08L0Rpc3BsYXlU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, 62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9A673F" w:rsidP="009A673F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9A673F" w:rsidP="009A673F">
            <w:pPr>
              <w:jc w:val="center"/>
            </w:pPr>
            <w:r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Dipyridamole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Yes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Naratripta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1F310E" w:rsidTr="00D56CEB">
        <w:tc>
          <w:tcPr>
            <w:tcW w:w="2135" w:type="dxa"/>
            <w:vMerge/>
            <w:vAlign w:val="center"/>
          </w:tcPr>
          <w:p w:rsidR="001F310E" w:rsidRPr="00FD71C4" w:rsidRDefault="001F310E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1F310E" w:rsidRDefault="001F310E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umatriptan</w:t>
            </w:r>
          </w:p>
        </w:tc>
        <w:tc>
          <w:tcPr>
            <w:tcW w:w="1143" w:type="dxa"/>
          </w:tcPr>
          <w:p w:rsidR="001F310E" w:rsidRDefault="001F310E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1F310E" w:rsidRDefault="001F310E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1F310E" w:rsidRDefault="001F310E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1F310E" w:rsidRPr="0012501E" w:rsidRDefault="001F310E" w:rsidP="00FE7A2E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Zolmitriptan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6B50F2" w:rsidRDefault="006B50F2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FE7A2E">
            <w:pPr>
              <w:jc w:val="center"/>
            </w:pPr>
            <w:r>
              <w:t>n/a</w:t>
            </w:r>
          </w:p>
        </w:tc>
      </w:tr>
      <w:tr w:rsidR="006B50F2" w:rsidTr="00D56CEB">
        <w:tc>
          <w:tcPr>
            <w:tcW w:w="2135" w:type="dxa"/>
            <w:vMerge/>
            <w:vAlign w:val="center"/>
          </w:tcPr>
          <w:p w:rsidR="006B50F2" w:rsidRPr="00FD71C4" w:rsidRDefault="006B50F2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6B50F2" w:rsidRDefault="006B50F2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Bisacodyl</w:t>
            </w:r>
          </w:p>
        </w:tc>
        <w:tc>
          <w:tcPr>
            <w:tcW w:w="1143" w:type="dxa"/>
          </w:tcPr>
          <w:p w:rsidR="006B50F2" w:rsidRDefault="006B50F2" w:rsidP="0010539E">
            <w:r>
              <w:fldChar w:fldCharType="begin"/>
            </w:r>
            <w:r>
              <w:instrText xml:space="preserve"> ADDIN EN.CITE &lt;EndNote&gt;&lt;Cite&gt;&lt;Author&gt;Salahudeen&lt;/Author&gt;&lt;Year&gt;2015&lt;/Year&gt;&lt;RecNum&gt;106&lt;/RecNum&gt;&lt;DisplayText&gt;[59]&lt;/DisplayText&gt;&lt;record&gt;&lt;rec-number&gt;106&lt;/rec-number&gt;&lt;foreign-keys&gt;&lt;key app="EN" db-id="ts05xsvrizxwv0eppxexvsri2w0xfxxap20p" timestamp="1428442900"&gt;106&lt;/key&gt;&lt;/foreign-keys&gt;&lt;ref-type name="Journal Article"&gt;17&lt;/ref-type&gt;&lt;contributors&gt;&lt;authors&gt;&lt;author&gt;Salahudeen, M. S.&lt;/author&gt;&lt;author&gt;Duffull, S. B.&lt;/author&gt;&lt;author&gt;Nishtala, P. S.&lt;/author&gt;&lt;/authors&gt;&lt;/contributors&gt;&lt;auth-address&gt;School of Pharmacy, University of Otago, PO Box 56, Dunedin, 9054, New Zealand. mohammed.salahudeen@otago.ac.nz.&amp;#xD;School of Pharmacy, University of Otago, PO Box 56, Dunedin, 9054, New Zealand. stephen.duffull@otago.ac.nz.&amp;#xD;School of Pharmacy, University of Otago, PO Box 56, Dunedin, 9054, New Zealand. prasad.nishtala@otago.ac.nz.&lt;/auth-address&gt;&lt;titles&gt;&lt;title&gt;Anticholinergic burden quantified by anticholinergic risk scales and adverse outcomes in older people: a systematic review&lt;/title&gt;&lt;secondary-title&gt;BMC Geriatr&lt;/secondary-title&gt;&lt;/titles&gt;&lt;periodical&gt;&lt;full-title&gt;BMC Geriatr&lt;/full-title&gt;&lt;/periodical&gt;&lt;pages&gt;31&lt;/pages&gt;&lt;volume&gt;15&lt;/volume&gt;&lt;number&gt;1&lt;/number&gt;&lt;dates&gt;&lt;year&gt;2015&lt;/year&gt;&lt;/dates&gt;&lt;isbn&gt;1471-2318 (Electronic)&amp;#xD;1471-2318 (Linking)&lt;/isbn&gt;&lt;accession-num&gt;25879993&lt;/accession-num&gt;&lt;urls&gt;&lt;related-urls&gt;&lt;url&gt;http://www.ncbi.nlm.nih.gov/pubmed/25879993&lt;/url&gt;&lt;/related-urls&gt;&lt;/urls&gt;&lt;custom2&gt;PMC4377853&lt;/custom2&gt;&lt;electronic-resource-num&gt;10.1186/s12877-015-0029-9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9]</w:t>
            </w:r>
            <w:r>
              <w:fldChar w:fldCharType="end"/>
            </w:r>
          </w:p>
        </w:tc>
        <w:tc>
          <w:tcPr>
            <w:tcW w:w="2353" w:type="dxa"/>
          </w:tcPr>
          <w:p w:rsidR="006B50F2" w:rsidRDefault="006B50F2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6B50F2" w:rsidRDefault="006B50F2" w:rsidP="00FE7A2E">
            <w:pPr>
              <w:jc w:val="center"/>
            </w:pPr>
            <w:r>
              <w:t>No</w:t>
            </w:r>
          </w:p>
        </w:tc>
        <w:tc>
          <w:tcPr>
            <w:tcW w:w="1145" w:type="dxa"/>
          </w:tcPr>
          <w:p w:rsidR="006B50F2" w:rsidRPr="0012501E" w:rsidRDefault="006B50F2" w:rsidP="00FE7A2E">
            <w:pPr>
              <w:jc w:val="center"/>
            </w:pPr>
            <w:r>
              <w:t>n/a</w:t>
            </w:r>
          </w:p>
        </w:tc>
      </w:tr>
      <w:tr w:rsidR="00D56CEB" w:rsidTr="00D56CEB">
        <w:tc>
          <w:tcPr>
            <w:tcW w:w="2135" w:type="dxa"/>
            <w:vMerge/>
            <w:vAlign w:val="center"/>
          </w:tcPr>
          <w:p w:rsidR="00D56CEB" w:rsidRPr="00FD71C4" w:rsidRDefault="00D56CEB" w:rsidP="001755DD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509" w:type="dxa"/>
            <w:vAlign w:val="bottom"/>
          </w:tcPr>
          <w:p w:rsidR="00D56CEB" w:rsidRDefault="00D56CEB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Warfarin</w:t>
            </w:r>
          </w:p>
        </w:tc>
        <w:tc>
          <w:tcPr>
            <w:tcW w:w="1143" w:type="dxa"/>
          </w:tcPr>
          <w:p w:rsidR="00D56CEB" w:rsidRDefault="00D56CEB" w:rsidP="0010539E"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aHVkZWVuPC9BdXRob3I+PFllYXI+MjAxNTwvWWVh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9, 61]</w:t>
            </w:r>
            <w:r>
              <w:fldChar w:fldCharType="end"/>
            </w:r>
          </w:p>
        </w:tc>
        <w:tc>
          <w:tcPr>
            <w:tcW w:w="2353" w:type="dxa"/>
          </w:tcPr>
          <w:p w:rsidR="00D56CEB" w:rsidRDefault="00D56CEB" w:rsidP="008A0C1C">
            <w:pPr>
              <w:jc w:val="center"/>
            </w:pPr>
            <w:r>
              <w:t>Frequency undefined</w:t>
            </w:r>
          </w:p>
        </w:tc>
        <w:tc>
          <w:tcPr>
            <w:tcW w:w="993" w:type="dxa"/>
          </w:tcPr>
          <w:p w:rsidR="00D56CEB" w:rsidRDefault="006B50F2" w:rsidP="006B50F2">
            <w:pPr>
              <w:jc w:val="center"/>
            </w:pPr>
            <w:r>
              <w:t>Yes</w:t>
            </w:r>
          </w:p>
        </w:tc>
        <w:tc>
          <w:tcPr>
            <w:tcW w:w="1145" w:type="dxa"/>
          </w:tcPr>
          <w:p w:rsidR="00D56CEB" w:rsidRPr="0012501E" w:rsidRDefault="006B50F2" w:rsidP="006B50F2">
            <w:pPr>
              <w:jc w:val="center"/>
            </w:pPr>
            <w:r>
              <w:t>No</w:t>
            </w:r>
          </w:p>
        </w:tc>
      </w:tr>
    </w:tbl>
    <w:p w:rsidR="00E012E8" w:rsidRDefault="00E012E8" w:rsidP="00006116"/>
    <w:p w:rsidR="00E012E8" w:rsidRDefault="00E012E8" w:rsidP="00006116">
      <w:r>
        <w:t>References:</w:t>
      </w:r>
    </w:p>
    <w:p w:rsidR="00673837" w:rsidRDefault="00673837"/>
    <w:p w:rsidR="00E012E8" w:rsidRPr="00E012E8" w:rsidRDefault="00673837" w:rsidP="00E012E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012E8" w:rsidRPr="00E012E8">
        <w:t>1.</w:t>
      </w:r>
      <w:r w:rsidR="00E012E8" w:rsidRPr="00E012E8">
        <w:tab/>
        <w:t xml:space="preserve">Domecq JP, Prutsky G, Leppin A, Sonbol MB, Altayar O, Undavalli C, Wang Z, Elraiyah T, Brito JP, Mauck KF: </w:t>
      </w:r>
      <w:r w:rsidR="00E012E8" w:rsidRPr="00E012E8">
        <w:rPr>
          <w:b/>
        </w:rPr>
        <w:t>Drugs commonly associated with weight change: a systematic review and meta-analysis</w:t>
      </w:r>
      <w:r w:rsidR="00E012E8" w:rsidRPr="00E012E8">
        <w:t xml:space="preserve">. </w:t>
      </w:r>
      <w:r w:rsidR="00E012E8" w:rsidRPr="00E012E8">
        <w:rPr>
          <w:i/>
        </w:rPr>
        <w:t xml:space="preserve">The Journal of Clinical Endocrinology &amp; Metabolism </w:t>
      </w:r>
      <w:r w:rsidR="00E012E8" w:rsidRPr="00E012E8">
        <w:t xml:space="preserve">2015, </w:t>
      </w:r>
      <w:r w:rsidR="00E012E8" w:rsidRPr="00E012E8">
        <w:rPr>
          <w:b/>
        </w:rPr>
        <w:t>100</w:t>
      </w:r>
      <w:r w:rsidR="00E012E8" w:rsidRPr="00E012E8">
        <w:t>(2):363-37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.</w:t>
      </w:r>
      <w:r w:rsidRPr="00E012E8">
        <w:tab/>
        <w:t xml:space="preserve">Sloane PD, Ivey J, Helton M, Barrick AL, Cerna A: </w:t>
      </w:r>
      <w:r w:rsidRPr="00E012E8">
        <w:rPr>
          <w:b/>
        </w:rPr>
        <w:t>Nutritional issues in long-term care</w:t>
      </w:r>
      <w:r w:rsidRPr="00E012E8">
        <w:t xml:space="preserve">. </w:t>
      </w:r>
      <w:r w:rsidRPr="00E012E8">
        <w:rPr>
          <w:i/>
        </w:rPr>
        <w:t xml:space="preserve">J Am Med Dir Assoc </w:t>
      </w:r>
      <w:r w:rsidRPr="00E012E8">
        <w:t xml:space="preserve">2008, </w:t>
      </w:r>
      <w:r w:rsidRPr="00E012E8">
        <w:rPr>
          <w:b/>
        </w:rPr>
        <w:t>9</w:t>
      </w:r>
      <w:r w:rsidRPr="00E012E8">
        <w:t>(7):476-485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.</w:t>
      </w:r>
      <w:r w:rsidRPr="00E012E8">
        <w:tab/>
        <w:t xml:space="preserve">Gaddey HL, Holder K: </w:t>
      </w:r>
      <w:r w:rsidRPr="00E012E8">
        <w:rPr>
          <w:b/>
        </w:rPr>
        <w:t>Unintentional weight loss in older adults</w:t>
      </w:r>
      <w:r w:rsidRPr="00E012E8">
        <w:t xml:space="preserve">. </w:t>
      </w:r>
      <w:r w:rsidRPr="00E012E8">
        <w:rPr>
          <w:i/>
        </w:rPr>
        <w:t xml:space="preserve">American family physician </w:t>
      </w:r>
      <w:r w:rsidRPr="00E012E8">
        <w:t xml:space="preserve">2014, </w:t>
      </w:r>
      <w:r w:rsidRPr="00E012E8">
        <w:rPr>
          <w:b/>
        </w:rPr>
        <w:t>89</w:t>
      </w:r>
      <w:r w:rsidRPr="00E012E8">
        <w:t>(9):718-72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.</w:t>
      </w:r>
      <w:r w:rsidRPr="00E012E8">
        <w:tab/>
        <w:t>Gillette Guyonnet S, Abellan Van Kan G, Alix E, Andrieu S, Belmin J, Berrut G, Bonnefoy M, Brocker P, Constans T, Ferry M</w:t>
      </w:r>
      <w:r w:rsidRPr="00E012E8">
        <w:rPr>
          <w:i/>
        </w:rPr>
        <w:t xml:space="preserve"> et al</w:t>
      </w:r>
      <w:r w:rsidRPr="00E012E8">
        <w:t xml:space="preserve">: </w:t>
      </w:r>
      <w:r w:rsidRPr="00E012E8">
        <w:rPr>
          <w:b/>
        </w:rPr>
        <w:t>IANA (International Academy on Nutrition and Aging) Expert Group: weight loss and Alzheimer's disease</w:t>
      </w:r>
      <w:r w:rsidRPr="00E012E8">
        <w:t xml:space="preserve">. </w:t>
      </w:r>
      <w:r w:rsidRPr="00E012E8">
        <w:rPr>
          <w:i/>
        </w:rPr>
        <w:t xml:space="preserve">J Nutr Health Aging </w:t>
      </w:r>
      <w:r w:rsidRPr="00E012E8">
        <w:t xml:space="preserve">2007, </w:t>
      </w:r>
      <w:r w:rsidRPr="00E012E8">
        <w:rPr>
          <w:b/>
        </w:rPr>
        <w:t>11</w:t>
      </w:r>
      <w:r w:rsidRPr="00E012E8">
        <w:t>(1):38-4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.</w:t>
      </w:r>
      <w:r w:rsidRPr="00E012E8">
        <w:tab/>
        <w:t xml:space="preserve">Blazer DG, Kessler RC, McGonagle KA: </w:t>
      </w:r>
      <w:r w:rsidRPr="00E012E8">
        <w:rPr>
          <w:b/>
        </w:rPr>
        <w:t>The prevalence and distribution of major depression in a national community sample: the National Comorbidity Survey</w:t>
      </w:r>
      <w:r w:rsidRPr="00E012E8">
        <w:t xml:space="preserve">. </w:t>
      </w:r>
      <w:r w:rsidRPr="00E012E8">
        <w:rPr>
          <w:i/>
        </w:rPr>
        <w:t xml:space="preserve">Am J Psychiatry </w:t>
      </w:r>
      <w:r w:rsidRPr="00E012E8">
        <w:t xml:space="preserve">1994, </w:t>
      </w:r>
      <w:r w:rsidRPr="00E012E8">
        <w:rPr>
          <w:b/>
        </w:rPr>
        <w:t>15</w:t>
      </w:r>
      <w:r w:rsidRPr="00E012E8">
        <w:t>:24-2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.</w:t>
      </w:r>
      <w:r w:rsidRPr="00E012E8">
        <w:tab/>
        <w:t xml:space="preserve">Mula M, Trimble MR, Lhatoo SD, Sander JW: </w:t>
      </w:r>
      <w:r w:rsidRPr="00E012E8">
        <w:rPr>
          <w:b/>
        </w:rPr>
        <w:t>Topiramate and psychiatric adverse events in patients with epilepsy</w:t>
      </w:r>
      <w:r w:rsidRPr="00E012E8">
        <w:t xml:space="preserve">. </w:t>
      </w:r>
      <w:r w:rsidRPr="00E012E8">
        <w:rPr>
          <w:i/>
        </w:rPr>
        <w:t xml:space="preserve">Epilepsia </w:t>
      </w:r>
      <w:r w:rsidRPr="00E012E8">
        <w:t xml:space="preserve">2003, </w:t>
      </w:r>
      <w:r w:rsidRPr="00E012E8">
        <w:rPr>
          <w:b/>
        </w:rPr>
        <w:t>44</w:t>
      </w:r>
      <w:r w:rsidRPr="00E012E8">
        <w:t>(5):659-66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.</w:t>
      </w:r>
      <w:r w:rsidRPr="00E012E8">
        <w:tab/>
        <w:t xml:space="preserve">Mula M, Trimble M, Yuen A, Liu R, Sander J: </w:t>
      </w:r>
      <w:r w:rsidRPr="00E012E8">
        <w:rPr>
          <w:b/>
        </w:rPr>
        <w:t>Psychiatric adverse events during levetiracetam therapy</w:t>
      </w:r>
      <w:r w:rsidRPr="00E012E8">
        <w:t xml:space="preserve">. </w:t>
      </w:r>
      <w:r w:rsidRPr="00E012E8">
        <w:rPr>
          <w:i/>
        </w:rPr>
        <w:t xml:space="preserve">Neurology </w:t>
      </w:r>
      <w:r w:rsidRPr="00E012E8">
        <w:t xml:space="preserve">2003, </w:t>
      </w:r>
      <w:r w:rsidRPr="00E012E8">
        <w:rPr>
          <w:b/>
        </w:rPr>
        <w:t>61</w:t>
      </w:r>
      <w:r w:rsidRPr="00E012E8">
        <w:t>(5):704-70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8.</w:t>
      </w:r>
      <w:r w:rsidRPr="00E012E8">
        <w:tab/>
        <w:t xml:space="preserve">Wier LM, Tavares SB, Tyrka AR, Price LH, Carpenter LL: </w:t>
      </w:r>
      <w:r w:rsidRPr="00E012E8">
        <w:rPr>
          <w:b/>
        </w:rPr>
        <w:t>Levetiracetam-induced depression in a healthy adult</w:t>
      </w:r>
      <w:r w:rsidRPr="00E012E8">
        <w:t xml:space="preserve">. </w:t>
      </w:r>
      <w:r w:rsidRPr="00E012E8">
        <w:rPr>
          <w:i/>
        </w:rPr>
        <w:t xml:space="preserve">The Journal of clinical psychiatry </w:t>
      </w:r>
      <w:r w:rsidRPr="00E012E8">
        <w:t xml:space="preserve">2006, </w:t>
      </w:r>
      <w:r w:rsidRPr="00E012E8">
        <w:rPr>
          <w:b/>
        </w:rPr>
        <w:t>67</w:t>
      </w:r>
      <w:r w:rsidRPr="00E012E8">
        <w:t>(7):115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9.</w:t>
      </w:r>
      <w:r w:rsidRPr="00E012E8">
        <w:tab/>
        <w:t xml:space="preserve">Garrison S, Henson H: </w:t>
      </w:r>
      <w:r w:rsidRPr="00E012E8">
        <w:rPr>
          <w:b/>
        </w:rPr>
        <w:t>Dilantin toxicity and vegetative depression: a report of two cases</w:t>
      </w:r>
      <w:r w:rsidRPr="00E012E8">
        <w:t xml:space="preserve">. </w:t>
      </w:r>
      <w:r w:rsidRPr="00E012E8">
        <w:rPr>
          <w:i/>
        </w:rPr>
        <w:t xml:space="preserve">Archives of physical medicine and rehabilitation </w:t>
      </w:r>
      <w:r w:rsidRPr="00E012E8">
        <w:t xml:space="preserve">1990, </w:t>
      </w:r>
      <w:r w:rsidRPr="00E012E8">
        <w:rPr>
          <w:b/>
        </w:rPr>
        <w:t>71</w:t>
      </w:r>
      <w:r w:rsidRPr="00E012E8">
        <w:t>(6):422-42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0.</w:t>
      </w:r>
      <w:r w:rsidRPr="00E012E8">
        <w:tab/>
        <w:t xml:space="preserve">Dodrill CB, Arnett JL, Deaton R, Lenz GT, Sommerville KW: </w:t>
      </w:r>
      <w:r w:rsidRPr="00E012E8">
        <w:rPr>
          <w:b/>
        </w:rPr>
        <w:t>Tiagabine versus phenytoin and carbamazepine as add-on therapies: effects on abilities, adjustment, and mood</w:t>
      </w:r>
      <w:r w:rsidRPr="00E012E8">
        <w:t xml:space="preserve">. </w:t>
      </w:r>
      <w:r w:rsidRPr="00E012E8">
        <w:rPr>
          <w:i/>
        </w:rPr>
        <w:t xml:space="preserve">Epilepsy research </w:t>
      </w:r>
      <w:r w:rsidRPr="00E012E8">
        <w:t xml:space="preserve">2000, </w:t>
      </w:r>
      <w:r w:rsidRPr="00E012E8">
        <w:rPr>
          <w:b/>
        </w:rPr>
        <w:t>42</w:t>
      </w:r>
      <w:r w:rsidRPr="00E012E8">
        <w:t>(2):123-13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1.</w:t>
      </w:r>
      <w:r w:rsidRPr="00E012E8">
        <w:tab/>
        <w:t xml:space="preserve">Lopez-Gomez M, Ramirez-Bermudez J, Campillo C, Sosa A, Espinola M, Ruiz I: </w:t>
      </w:r>
      <w:r w:rsidRPr="00E012E8">
        <w:rPr>
          <w:b/>
        </w:rPr>
        <w:t>Primidone is associated with interictal depression in patients with epilepsy</w:t>
      </w:r>
      <w:r w:rsidRPr="00E012E8">
        <w:t xml:space="preserve">. </w:t>
      </w:r>
      <w:r w:rsidRPr="00E012E8">
        <w:rPr>
          <w:i/>
        </w:rPr>
        <w:t xml:space="preserve">Epilepsy &amp; Behavior </w:t>
      </w:r>
      <w:r w:rsidRPr="00E012E8">
        <w:t xml:space="preserve">2005, </w:t>
      </w:r>
      <w:r w:rsidRPr="00E012E8">
        <w:rPr>
          <w:b/>
        </w:rPr>
        <w:t>6</w:t>
      </w:r>
      <w:r w:rsidRPr="00E012E8">
        <w:t>(3):413-41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2.</w:t>
      </w:r>
      <w:r w:rsidRPr="00E012E8">
        <w:tab/>
        <w:t xml:space="preserve">Levinson DF, Devinsky O: </w:t>
      </w:r>
      <w:r w:rsidRPr="00E012E8">
        <w:rPr>
          <w:b/>
        </w:rPr>
        <w:t>Psychiatric adverse events during vigabatrin therapy</w:t>
      </w:r>
      <w:r w:rsidRPr="00E012E8">
        <w:t xml:space="preserve">. </w:t>
      </w:r>
      <w:r w:rsidRPr="00E012E8">
        <w:rPr>
          <w:i/>
        </w:rPr>
        <w:t xml:space="preserve">Neurology </w:t>
      </w:r>
      <w:r w:rsidRPr="00E012E8">
        <w:t xml:space="preserve">1999, </w:t>
      </w:r>
      <w:r w:rsidRPr="00E012E8">
        <w:rPr>
          <w:b/>
        </w:rPr>
        <w:t>53</w:t>
      </w:r>
      <w:r w:rsidRPr="00E012E8">
        <w:t>(7):1503-150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3.</w:t>
      </w:r>
      <w:r w:rsidRPr="00E012E8">
        <w:tab/>
        <w:t xml:space="preserve">Brent DA, Crumrine PK, Varma RR, Allan M, AlIman C: </w:t>
      </w:r>
      <w:r w:rsidRPr="00E012E8">
        <w:rPr>
          <w:b/>
        </w:rPr>
        <w:t>Phenobarbital treatment and major depressive disorder in children with epilepsy</w:t>
      </w:r>
      <w:r w:rsidRPr="00E012E8">
        <w:t xml:space="preserve">. </w:t>
      </w:r>
      <w:r w:rsidRPr="00E012E8">
        <w:rPr>
          <w:i/>
        </w:rPr>
        <w:t xml:space="preserve">Pediatrics </w:t>
      </w:r>
      <w:r w:rsidRPr="00E012E8">
        <w:t xml:space="preserve">1987, </w:t>
      </w:r>
      <w:r w:rsidRPr="00E012E8">
        <w:rPr>
          <w:b/>
        </w:rPr>
        <w:t>80</w:t>
      </w:r>
      <w:r w:rsidRPr="00E012E8">
        <w:t>(6):909-91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4.</w:t>
      </w:r>
      <w:r w:rsidRPr="00E012E8">
        <w:tab/>
        <w:t xml:space="preserve">Scherrer JF, Svrakic DM, Freedland KE, Chrusciel T, Balasubramanian S, Bucholz KK, Lawler EV, Lustman PJ: </w:t>
      </w:r>
      <w:r w:rsidRPr="00E012E8">
        <w:rPr>
          <w:b/>
        </w:rPr>
        <w:t>Prescription opioid analgesics increase the risk of depression</w:t>
      </w:r>
      <w:r w:rsidRPr="00E012E8">
        <w:t xml:space="preserve">. </w:t>
      </w:r>
      <w:r w:rsidRPr="00E012E8">
        <w:rPr>
          <w:i/>
        </w:rPr>
        <w:t xml:space="preserve">Journal of general internal medicine </w:t>
      </w:r>
      <w:r w:rsidRPr="00E012E8">
        <w:t xml:space="preserve">2014, </w:t>
      </w:r>
      <w:r w:rsidRPr="00E012E8">
        <w:rPr>
          <w:b/>
        </w:rPr>
        <w:t>29</w:t>
      </w:r>
      <w:r w:rsidRPr="00E012E8">
        <w:t>(3):491-49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5.</w:t>
      </w:r>
      <w:r w:rsidRPr="00E012E8">
        <w:tab/>
        <w:t xml:space="preserve">Tisdale JE, Miller DA: </w:t>
      </w:r>
      <w:r w:rsidRPr="00E012E8">
        <w:rPr>
          <w:b/>
        </w:rPr>
        <w:t>Drug-induced diseases: prevention, detection, and management</w:t>
      </w:r>
      <w:r w:rsidRPr="00E012E8">
        <w:t>: ASHP; 201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lastRenderedPageBreak/>
        <w:t>16.</w:t>
      </w:r>
      <w:r w:rsidRPr="00E012E8">
        <w:tab/>
        <w:t xml:space="preserve">Raftos J, Bauer G, Lewis R, Stokes G, Mitchell A, Young A, Maclachlan I: </w:t>
      </w:r>
      <w:r w:rsidRPr="00E012E8">
        <w:rPr>
          <w:b/>
        </w:rPr>
        <w:t>Clonidine in the treatment of severe hypertension</w:t>
      </w:r>
      <w:r w:rsidRPr="00E012E8">
        <w:t xml:space="preserve">. </w:t>
      </w:r>
      <w:r w:rsidRPr="00E012E8">
        <w:rPr>
          <w:i/>
        </w:rPr>
        <w:t xml:space="preserve">The Medical journal of Australia </w:t>
      </w:r>
      <w:r w:rsidRPr="00E012E8">
        <w:t xml:space="preserve">1973, </w:t>
      </w:r>
      <w:r w:rsidRPr="00E012E8">
        <w:rPr>
          <w:b/>
        </w:rPr>
        <w:t>1</w:t>
      </w:r>
      <w:r w:rsidRPr="00E012E8">
        <w:t>(16):786-79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7.</w:t>
      </w:r>
      <w:r w:rsidRPr="00E012E8">
        <w:tab/>
        <w:t xml:space="preserve">Avorn J: </w:t>
      </w:r>
      <w:r w:rsidRPr="00E012E8">
        <w:rPr>
          <w:b/>
        </w:rPr>
        <w:t>Increased Antidepressant Use in Patients Prescribed β-Blockers</w:t>
      </w:r>
      <w:r w:rsidRPr="00E012E8">
        <w:t xml:space="preserve">. </w:t>
      </w:r>
      <w:r w:rsidRPr="00E012E8">
        <w:rPr>
          <w:i/>
        </w:rPr>
        <w:t xml:space="preserve">JAMA: The Journal of the American Medical Association </w:t>
      </w:r>
      <w:r w:rsidRPr="00E012E8">
        <w:t xml:space="preserve">1986, </w:t>
      </w:r>
      <w:r w:rsidRPr="00E012E8">
        <w:rPr>
          <w:b/>
        </w:rPr>
        <w:t>255</w:t>
      </w:r>
      <w:r w:rsidRPr="00E012E8">
        <w:t>(3):35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8.</w:t>
      </w:r>
      <w:r w:rsidRPr="00E012E8">
        <w:tab/>
        <w:t xml:space="preserve">Griffin SJ, Friedman MJ: </w:t>
      </w:r>
      <w:r w:rsidRPr="00E012E8">
        <w:rPr>
          <w:b/>
        </w:rPr>
        <w:t>Depressive symptoms in propranolol users</w:t>
      </w:r>
      <w:r w:rsidRPr="00E012E8">
        <w:t xml:space="preserve">. </w:t>
      </w:r>
      <w:r w:rsidRPr="00E012E8">
        <w:rPr>
          <w:i/>
        </w:rPr>
        <w:t xml:space="preserve">Journal of Clinical Psychiatry </w:t>
      </w:r>
      <w:r w:rsidRPr="00E012E8">
        <w:t>198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19.</w:t>
      </w:r>
      <w:r w:rsidRPr="00E012E8">
        <w:tab/>
        <w:t xml:space="preserve">Waal HJ: </w:t>
      </w:r>
      <w:r w:rsidRPr="00E012E8">
        <w:rPr>
          <w:b/>
        </w:rPr>
        <w:t>Propranolol-induced depression</w:t>
      </w:r>
      <w:r w:rsidRPr="00E012E8">
        <w:t xml:space="preserve">. </w:t>
      </w:r>
      <w:r w:rsidRPr="00E012E8">
        <w:rPr>
          <w:i/>
        </w:rPr>
        <w:t xml:space="preserve">BMJ </w:t>
      </w:r>
      <w:r w:rsidRPr="00E012E8">
        <w:t xml:space="preserve">1967, </w:t>
      </w:r>
      <w:r w:rsidRPr="00E012E8">
        <w:rPr>
          <w:b/>
        </w:rPr>
        <w:t>2</w:t>
      </w:r>
      <w:r w:rsidRPr="00E012E8">
        <w:t>(5543):50-5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0.</w:t>
      </w:r>
      <w:r w:rsidRPr="00E012E8">
        <w:tab/>
        <w:t xml:space="preserve">Goodwin F, Ebert M, Bunney W: </w:t>
      </w:r>
      <w:r w:rsidRPr="00E012E8">
        <w:rPr>
          <w:b/>
        </w:rPr>
        <w:t>Mental effects of reserpine in man: a review</w:t>
      </w:r>
      <w:r w:rsidRPr="00E012E8">
        <w:t xml:space="preserve">. </w:t>
      </w:r>
      <w:r w:rsidRPr="00E012E8">
        <w:rPr>
          <w:i/>
        </w:rPr>
        <w:t xml:space="preserve">Psychiatric complications of medical drugs </w:t>
      </w:r>
      <w:r w:rsidRPr="00E012E8">
        <w:t>1972:73-101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1.</w:t>
      </w:r>
      <w:r w:rsidRPr="00E012E8">
        <w:tab/>
        <w:t xml:space="preserve">Brown ES, Suppes T: </w:t>
      </w:r>
      <w:r w:rsidRPr="00E012E8">
        <w:rPr>
          <w:b/>
        </w:rPr>
        <w:t>Mood symptoms during corticosteroid therapy: a review</w:t>
      </w:r>
      <w:r w:rsidRPr="00E012E8">
        <w:t xml:space="preserve">. </w:t>
      </w:r>
      <w:r w:rsidRPr="00E012E8">
        <w:rPr>
          <w:i/>
        </w:rPr>
        <w:t xml:space="preserve">Harvard review of psychiatry </w:t>
      </w:r>
      <w:r w:rsidRPr="00E012E8">
        <w:t xml:space="preserve">1998, </w:t>
      </w:r>
      <w:r w:rsidRPr="00E012E8">
        <w:rPr>
          <w:b/>
        </w:rPr>
        <w:t>5</w:t>
      </w:r>
      <w:r w:rsidRPr="00E012E8">
        <w:t>(5):239-24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2.</w:t>
      </w:r>
      <w:r w:rsidRPr="00E012E8">
        <w:tab/>
        <w:t xml:space="preserve">Patten SB, Williams JV, Love EJ: </w:t>
      </w:r>
      <w:r w:rsidRPr="00E012E8">
        <w:rPr>
          <w:b/>
        </w:rPr>
        <w:t>Self-reported depressive symptoms following treatment with corticosteroids and sedative-hypnotics</w:t>
      </w:r>
      <w:r w:rsidRPr="00E012E8">
        <w:t xml:space="preserve">. </w:t>
      </w:r>
      <w:r w:rsidRPr="00E012E8">
        <w:rPr>
          <w:i/>
        </w:rPr>
        <w:t xml:space="preserve">The International Journal of Psychiatry in Medicine </w:t>
      </w:r>
      <w:r w:rsidRPr="00E012E8">
        <w:t xml:space="preserve">1996, </w:t>
      </w:r>
      <w:r w:rsidRPr="00E012E8">
        <w:rPr>
          <w:b/>
        </w:rPr>
        <w:t>26</w:t>
      </w:r>
      <w:r w:rsidRPr="00E012E8">
        <w:t>(1):15-24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3.</w:t>
      </w:r>
      <w:r w:rsidRPr="00E012E8">
        <w:tab/>
        <w:t xml:space="preserve">Sutor B, Wells LA, Rummans TA: </w:t>
      </w:r>
      <w:r w:rsidRPr="00E012E8">
        <w:rPr>
          <w:b/>
        </w:rPr>
        <w:t>Steroid-induced depressive psychosis responsive to electroconvulsive therapy</w:t>
      </w:r>
      <w:r w:rsidRPr="00E012E8">
        <w:t xml:space="preserve">. </w:t>
      </w:r>
      <w:r w:rsidRPr="00E012E8">
        <w:rPr>
          <w:i/>
        </w:rPr>
        <w:t xml:space="preserve">The Journal of ECT </w:t>
      </w:r>
      <w:r w:rsidRPr="00E012E8">
        <w:t xml:space="preserve">1996, </w:t>
      </w:r>
      <w:r w:rsidRPr="00E012E8">
        <w:rPr>
          <w:b/>
        </w:rPr>
        <w:t>12</w:t>
      </w:r>
      <w:r w:rsidRPr="00E012E8">
        <w:t>(2):104-10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4.</w:t>
      </w:r>
      <w:r w:rsidRPr="00E012E8">
        <w:tab/>
        <w:t xml:space="preserve">Warnock JK, Bundren JC: </w:t>
      </w:r>
      <w:r w:rsidRPr="00E012E8">
        <w:rPr>
          <w:b/>
        </w:rPr>
        <w:t>Anxiety and mood disorders associated with gonadotropin-releasing hormone agonist therapy</w:t>
      </w:r>
      <w:r w:rsidRPr="00E012E8">
        <w:t xml:space="preserve">. </w:t>
      </w:r>
      <w:r w:rsidRPr="00E012E8">
        <w:rPr>
          <w:i/>
        </w:rPr>
        <w:t xml:space="preserve">Psychopharmacology bulletin </w:t>
      </w:r>
      <w:r w:rsidRPr="00E012E8">
        <w:t xml:space="preserve">1997, </w:t>
      </w:r>
      <w:r w:rsidRPr="00E012E8">
        <w:rPr>
          <w:b/>
        </w:rPr>
        <w:t>33</w:t>
      </w:r>
      <w:r w:rsidRPr="00E012E8">
        <w:t>(2):311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5.</w:t>
      </w:r>
      <w:r w:rsidRPr="00E012E8">
        <w:tab/>
        <w:t xml:space="preserve">Toren P, Dor J, Mester R, Mozes T, Blumensohn R, Rehavi M, Weizman A: </w:t>
      </w:r>
      <w:r w:rsidRPr="00E012E8">
        <w:rPr>
          <w:b/>
        </w:rPr>
        <w:t>Depression in women treated with a gonadotropinreleasing hormone agonist</w:t>
      </w:r>
      <w:r w:rsidRPr="00E012E8">
        <w:t xml:space="preserve">. </w:t>
      </w:r>
      <w:r w:rsidRPr="00E012E8">
        <w:rPr>
          <w:i/>
        </w:rPr>
        <w:t xml:space="preserve">Biological psychiatry </w:t>
      </w:r>
      <w:r w:rsidRPr="00E012E8">
        <w:t xml:space="preserve">1996, </w:t>
      </w:r>
      <w:r w:rsidRPr="00E012E8">
        <w:rPr>
          <w:b/>
        </w:rPr>
        <w:t>39</w:t>
      </w:r>
      <w:r w:rsidRPr="00E012E8">
        <w:t>(5):378-38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6.</w:t>
      </w:r>
      <w:r w:rsidRPr="00E012E8">
        <w:tab/>
        <w:t xml:space="preserve">Oinonen KA, Mazmanian D: </w:t>
      </w:r>
      <w:r w:rsidRPr="00E012E8">
        <w:rPr>
          <w:b/>
        </w:rPr>
        <w:t>To what extent do oral contraceptives influence mood and affect?</w:t>
      </w:r>
      <w:r w:rsidRPr="00E012E8">
        <w:t xml:space="preserve"> </w:t>
      </w:r>
      <w:r w:rsidRPr="00E012E8">
        <w:rPr>
          <w:i/>
        </w:rPr>
        <w:t xml:space="preserve">Journal of affective disorders </w:t>
      </w:r>
      <w:r w:rsidRPr="00E012E8">
        <w:t xml:space="preserve">2002, </w:t>
      </w:r>
      <w:r w:rsidRPr="00E012E8">
        <w:rPr>
          <w:b/>
        </w:rPr>
        <w:t>70</w:t>
      </w:r>
      <w:r w:rsidRPr="00E012E8">
        <w:t>(3):229-24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7.</w:t>
      </w:r>
      <w:r w:rsidRPr="00E012E8">
        <w:tab/>
        <w:t xml:space="preserve">Parry BL, Rush AJ: </w:t>
      </w:r>
      <w:r w:rsidRPr="00E012E8">
        <w:rPr>
          <w:b/>
        </w:rPr>
        <w:t>Oral contraceptives and depressive symptomatology: Biologic mechanisms</w:t>
      </w:r>
      <w:r w:rsidRPr="00E012E8">
        <w:t xml:space="preserve">. </w:t>
      </w:r>
      <w:r w:rsidRPr="00E012E8">
        <w:rPr>
          <w:i/>
        </w:rPr>
        <w:t xml:space="preserve">Comprehensive psychiatry </w:t>
      </w:r>
      <w:r w:rsidRPr="00E012E8">
        <w:t xml:space="preserve">1979, </w:t>
      </w:r>
      <w:r w:rsidRPr="00E012E8">
        <w:rPr>
          <w:b/>
        </w:rPr>
        <w:t>20</w:t>
      </w:r>
      <w:r w:rsidRPr="00E012E8">
        <w:t>(4):347-35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8.</w:t>
      </w:r>
      <w:r w:rsidRPr="00E012E8">
        <w:tab/>
        <w:t xml:space="preserve">Grigg JR: </w:t>
      </w:r>
      <w:r w:rsidRPr="00E012E8">
        <w:rPr>
          <w:b/>
        </w:rPr>
        <w:t>Prednisone mood disorder with associated catatonia</w:t>
      </w:r>
      <w:r w:rsidRPr="00E012E8">
        <w:t xml:space="preserve">. </w:t>
      </w:r>
      <w:r w:rsidRPr="00E012E8">
        <w:rPr>
          <w:i/>
        </w:rPr>
        <w:t xml:space="preserve">Journal of geriatric psychiatry and neurology </w:t>
      </w:r>
      <w:r w:rsidRPr="00E012E8">
        <w:t xml:space="preserve">1989, </w:t>
      </w:r>
      <w:r w:rsidRPr="00E012E8">
        <w:rPr>
          <w:b/>
        </w:rPr>
        <w:t>2</w:t>
      </w:r>
      <w:r w:rsidRPr="00E012E8">
        <w:t>(1):41-44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29.</w:t>
      </w:r>
      <w:r w:rsidRPr="00E012E8">
        <w:tab/>
        <w:t xml:space="preserve">Shariff S, Cumming C, Lees A, Handman M, Cumming D: </w:t>
      </w:r>
      <w:r w:rsidRPr="00E012E8">
        <w:rPr>
          <w:b/>
        </w:rPr>
        <w:t>Mood disorder in women with early breast cancer taking tamoxifen, an estradiol receptor antagonist</w:t>
      </w:r>
      <w:r w:rsidRPr="00E012E8">
        <w:t xml:space="preserve">. </w:t>
      </w:r>
      <w:r w:rsidRPr="00E012E8">
        <w:rPr>
          <w:i/>
        </w:rPr>
        <w:t xml:space="preserve">Annals of the New York Academy of Sciences </w:t>
      </w:r>
      <w:r w:rsidRPr="00E012E8">
        <w:t xml:space="preserve">1995, </w:t>
      </w:r>
      <w:r w:rsidRPr="00E012E8">
        <w:rPr>
          <w:b/>
        </w:rPr>
        <w:t>761</w:t>
      </w:r>
      <w:r w:rsidRPr="00E012E8">
        <w:t>(1):365-36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0.</w:t>
      </w:r>
      <w:r w:rsidRPr="00E012E8">
        <w:tab/>
        <w:t xml:space="preserve">Day R, Ganz PA, Costantino JP: </w:t>
      </w:r>
      <w:r w:rsidRPr="00E012E8">
        <w:rPr>
          <w:b/>
        </w:rPr>
        <w:t>Tamoxifen and depression: more evidence from the National Surgical Adjuvant Breast and Bowel Project's breast cancer prevention (P-1) randomized study</w:t>
      </w:r>
      <w:r w:rsidRPr="00E012E8">
        <w:t xml:space="preserve">. </w:t>
      </w:r>
      <w:r w:rsidRPr="00E012E8">
        <w:rPr>
          <w:i/>
        </w:rPr>
        <w:t xml:space="preserve">Journal of the National Cancer Institute </w:t>
      </w:r>
      <w:r w:rsidRPr="00E012E8">
        <w:t xml:space="preserve">2001, </w:t>
      </w:r>
      <w:r w:rsidRPr="00E012E8">
        <w:rPr>
          <w:b/>
        </w:rPr>
        <w:t>93</w:t>
      </w:r>
      <w:r w:rsidRPr="00E012E8">
        <w:t>(21):1615-162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1.</w:t>
      </w:r>
      <w:r w:rsidRPr="00E012E8">
        <w:tab/>
        <w:t xml:space="preserve">Millson D, Frischer M, Croft P, Goadsby P: </w:t>
      </w:r>
      <w:r w:rsidRPr="00E012E8">
        <w:rPr>
          <w:b/>
        </w:rPr>
        <w:t>Are triptans with enhanced lipophilicity used for the acute treatment of migraine associated with an increased consulting rate for depressive illness?</w:t>
      </w:r>
      <w:r w:rsidRPr="00E012E8">
        <w:t xml:space="preserve"> </w:t>
      </w:r>
      <w:r w:rsidRPr="00E012E8">
        <w:rPr>
          <w:i/>
        </w:rPr>
        <w:t xml:space="preserve">Cephalalgia </w:t>
      </w:r>
      <w:r w:rsidRPr="00E012E8">
        <w:t xml:space="preserve">2000, </w:t>
      </w:r>
      <w:r w:rsidRPr="00E012E8">
        <w:rPr>
          <w:b/>
        </w:rPr>
        <w:t>20</w:t>
      </w:r>
      <w:r w:rsidRPr="00E012E8">
        <w:t>(8):732-73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2.</w:t>
      </w:r>
      <w:r w:rsidRPr="00E012E8">
        <w:tab/>
        <w:t xml:space="preserve">Journot V, Chêne G, De Castro N, Rancinan C, Cassuto J-P, Allard C, Vildé J-L, Sobel A, Garré M, Molina J-M: </w:t>
      </w:r>
      <w:r w:rsidRPr="00E012E8">
        <w:rPr>
          <w:b/>
        </w:rPr>
        <w:t>Use of efavirenz is not associated with a higher risk of depressive disorders: a substudy of the randomized clinical trial ALIZE-ANRS 099</w:t>
      </w:r>
      <w:r w:rsidRPr="00E012E8">
        <w:t xml:space="preserve">. </w:t>
      </w:r>
      <w:r w:rsidRPr="00E012E8">
        <w:rPr>
          <w:i/>
        </w:rPr>
        <w:t xml:space="preserve">Clinical infectious diseases </w:t>
      </w:r>
      <w:r w:rsidRPr="00E012E8">
        <w:t xml:space="preserve">2006, </w:t>
      </w:r>
      <w:r w:rsidRPr="00E012E8">
        <w:rPr>
          <w:b/>
        </w:rPr>
        <w:t>42</w:t>
      </w:r>
      <w:r w:rsidRPr="00E012E8">
        <w:t>(12):1790-179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3.</w:t>
      </w:r>
      <w:r w:rsidRPr="00E012E8">
        <w:tab/>
        <w:t xml:space="preserve">Maes M, Bonaccorso S, Marino V, Puzella A, Pasquini M, Biondi M, Artini M, Almerighi C, MELTZER M: </w:t>
      </w:r>
      <w:r w:rsidRPr="00E012E8">
        <w:rPr>
          <w:b/>
        </w:rPr>
        <w:t>Treatment with interferon-alpha (IFN-) of hepatitis C patients induces lower serum dipeptidyl peptidase IV activity, which is related to IFN--induced depressive and anxiety symptoms and immune activation</w:t>
      </w:r>
      <w:r w:rsidRPr="00E012E8">
        <w:t xml:space="preserve">. </w:t>
      </w:r>
      <w:r w:rsidRPr="00E012E8">
        <w:rPr>
          <w:i/>
        </w:rPr>
        <w:t xml:space="preserve">Mol Psychiatry </w:t>
      </w:r>
      <w:r w:rsidRPr="00E012E8">
        <w:t xml:space="preserve">2001, </w:t>
      </w:r>
      <w:r w:rsidRPr="00E012E8">
        <w:rPr>
          <w:b/>
        </w:rPr>
        <w:t>6</w:t>
      </w:r>
      <w:r w:rsidRPr="00E012E8">
        <w:t>:475-48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4.</w:t>
      </w:r>
      <w:r w:rsidRPr="00E012E8">
        <w:tab/>
        <w:t xml:space="preserve">Malaguarnera M, Laurino A, Di Fazio I, Pistone G, Castorina M, Guccione N, Rampello L: </w:t>
      </w:r>
      <w:r w:rsidRPr="00E012E8">
        <w:rPr>
          <w:b/>
        </w:rPr>
        <w:t>Neuropsychiatric effects and type of IFN-α in chronic hepatitis C</w:t>
      </w:r>
      <w:r w:rsidRPr="00E012E8">
        <w:t xml:space="preserve">. </w:t>
      </w:r>
      <w:r w:rsidRPr="00E012E8">
        <w:rPr>
          <w:i/>
        </w:rPr>
        <w:t xml:space="preserve">Journal of Interferon &amp; Cytokine Research </w:t>
      </w:r>
      <w:r w:rsidRPr="00E012E8">
        <w:t xml:space="preserve">2001, </w:t>
      </w:r>
      <w:r w:rsidRPr="00E012E8">
        <w:rPr>
          <w:b/>
        </w:rPr>
        <w:t>21</w:t>
      </w:r>
      <w:r w:rsidRPr="00E012E8">
        <w:t>(5):273-27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lastRenderedPageBreak/>
        <w:t>35.</w:t>
      </w:r>
      <w:r w:rsidRPr="00E012E8">
        <w:tab/>
        <w:t xml:space="preserve">Fried MW, Shiffman ML, Reddy KR, Smith C, Marinos G, Gonçales Jr FL, Häussinger D, Diago M, Carosi G, Dhumeaux D: </w:t>
      </w:r>
      <w:r w:rsidRPr="00E012E8">
        <w:rPr>
          <w:b/>
        </w:rPr>
        <w:t>Peginterferon alfa-2a plus ribavirin for chronic hepatitis C virus infection</w:t>
      </w:r>
      <w:r w:rsidRPr="00E012E8">
        <w:t xml:space="preserve">. </w:t>
      </w:r>
      <w:r w:rsidRPr="00E012E8">
        <w:rPr>
          <w:i/>
        </w:rPr>
        <w:t xml:space="preserve">New England Journal of Medicine </w:t>
      </w:r>
      <w:r w:rsidRPr="00E012E8">
        <w:t xml:space="preserve">2002, </w:t>
      </w:r>
      <w:r w:rsidRPr="00E012E8">
        <w:rPr>
          <w:b/>
        </w:rPr>
        <w:t>347</w:t>
      </w:r>
      <w:r w:rsidRPr="00E012E8">
        <w:t>(13):975-98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6.</w:t>
      </w:r>
      <w:r w:rsidRPr="00E012E8">
        <w:tab/>
        <w:t xml:space="preserve">Castéra L, Zigante F, Bastie A, Buffet C, Dhumeaux D, Hardy P: </w:t>
      </w:r>
      <w:r w:rsidRPr="00E012E8">
        <w:rPr>
          <w:b/>
        </w:rPr>
        <w:t>Incidence of interferon alfa–induced depression in patients with chronic hepatitis C</w:t>
      </w:r>
      <w:r w:rsidRPr="00E012E8">
        <w:t xml:space="preserve">. </w:t>
      </w:r>
      <w:r w:rsidRPr="00E012E8">
        <w:rPr>
          <w:i/>
        </w:rPr>
        <w:t xml:space="preserve">Hepatology </w:t>
      </w:r>
      <w:r w:rsidRPr="00E012E8">
        <w:t xml:space="preserve">2002, </w:t>
      </w:r>
      <w:r w:rsidRPr="00E012E8">
        <w:rPr>
          <w:b/>
        </w:rPr>
        <w:t>35</w:t>
      </w:r>
      <w:r w:rsidRPr="00E012E8">
        <w:t>(4):978-97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7.</w:t>
      </w:r>
      <w:r w:rsidRPr="00E012E8">
        <w:tab/>
        <w:t xml:space="preserve">Quarantini LC, Bressan RA, Galvão A, Batista‐Neves S, Paraná R, Miranda‐Scippa Â: </w:t>
      </w:r>
      <w:r w:rsidRPr="00E012E8">
        <w:rPr>
          <w:b/>
        </w:rPr>
        <w:t>Incidence of psychiatric side effects during pegylated interferon‐α retreatment in nonresponder hepatitis C virus‐infected patients</w:t>
      </w:r>
      <w:r w:rsidRPr="00E012E8">
        <w:t xml:space="preserve">. </w:t>
      </w:r>
      <w:r w:rsidRPr="00E012E8">
        <w:rPr>
          <w:i/>
        </w:rPr>
        <w:t xml:space="preserve">Liver International </w:t>
      </w:r>
      <w:r w:rsidRPr="00E012E8">
        <w:t xml:space="preserve">2007, </w:t>
      </w:r>
      <w:r w:rsidRPr="00E012E8">
        <w:rPr>
          <w:b/>
        </w:rPr>
        <w:t>27</w:t>
      </w:r>
      <w:r w:rsidRPr="00E012E8">
        <w:t>(8):1098-110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8.</w:t>
      </w:r>
      <w:r w:rsidRPr="00E012E8">
        <w:tab/>
        <w:t xml:space="preserve">Lotrich FE, Rabinovitz M, Gironda P, Pollock BG: </w:t>
      </w:r>
      <w:r w:rsidRPr="00E012E8">
        <w:rPr>
          <w:b/>
        </w:rPr>
        <w:t>Depression following pegylated interferon-alpha: characteristics and vulnerability</w:t>
      </w:r>
      <w:r w:rsidRPr="00E012E8">
        <w:t xml:space="preserve">. </w:t>
      </w:r>
      <w:r w:rsidRPr="00E012E8">
        <w:rPr>
          <w:i/>
        </w:rPr>
        <w:t xml:space="preserve">Journal of psychosomatic research </w:t>
      </w:r>
      <w:r w:rsidRPr="00E012E8">
        <w:t xml:space="preserve">2007, </w:t>
      </w:r>
      <w:r w:rsidRPr="00E012E8">
        <w:rPr>
          <w:b/>
        </w:rPr>
        <w:t>63</w:t>
      </w:r>
      <w:r w:rsidRPr="00E012E8">
        <w:t>(2):131-135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39.</w:t>
      </w:r>
      <w:r w:rsidRPr="00E012E8">
        <w:tab/>
        <w:t xml:space="preserve">Patten SB, Metz LM: </w:t>
      </w:r>
      <w:r w:rsidRPr="00E012E8">
        <w:rPr>
          <w:b/>
        </w:rPr>
        <w:t>Interferon β1a and depression in secondary progressive MS: Data from the SPECTRIMS Trial</w:t>
      </w:r>
      <w:r w:rsidRPr="00E012E8">
        <w:t xml:space="preserve">. </w:t>
      </w:r>
      <w:r w:rsidRPr="00E012E8">
        <w:rPr>
          <w:i/>
        </w:rPr>
        <w:t xml:space="preserve">Neurology </w:t>
      </w:r>
      <w:r w:rsidRPr="00E012E8">
        <w:t xml:space="preserve">2002, </w:t>
      </w:r>
      <w:r w:rsidRPr="00E012E8">
        <w:rPr>
          <w:b/>
        </w:rPr>
        <w:t>59</w:t>
      </w:r>
      <w:r w:rsidRPr="00E012E8">
        <w:t>(5):744-74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0.</w:t>
      </w:r>
      <w:r w:rsidRPr="00E012E8">
        <w:tab/>
        <w:t xml:space="preserve">Feinstein A, O'Connor P, Feinstein K: </w:t>
      </w:r>
      <w:r w:rsidRPr="00E012E8">
        <w:rPr>
          <w:b/>
        </w:rPr>
        <w:t>Multiple Sclerosis, interferon beta-1b and depression</w:t>
      </w:r>
      <w:r w:rsidRPr="00E012E8">
        <w:t xml:space="preserve">. </w:t>
      </w:r>
      <w:r w:rsidRPr="00E012E8">
        <w:rPr>
          <w:i/>
        </w:rPr>
        <w:t xml:space="preserve">Journal of neurology </w:t>
      </w:r>
      <w:r w:rsidRPr="00E012E8">
        <w:t xml:space="preserve">2002, </w:t>
      </w:r>
      <w:r w:rsidRPr="00E012E8">
        <w:rPr>
          <w:b/>
        </w:rPr>
        <w:t>249</w:t>
      </w:r>
      <w:r w:rsidRPr="00E012E8">
        <w:t>(7):815-82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1.</w:t>
      </w:r>
      <w:r w:rsidRPr="00E012E8">
        <w:tab/>
        <w:t xml:space="preserve">Porcel J, Rio J, Sánchez-Betancourt A, Arevalo M, Tintore M, Tellez N, Borras C, Nos C, Montalban X: </w:t>
      </w:r>
      <w:r w:rsidRPr="00E012E8">
        <w:rPr>
          <w:b/>
        </w:rPr>
        <w:t>Long-term emotional state of multiple sclerosis patients treated with interferon beta</w:t>
      </w:r>
      <w:r w:rsidRPr="00E012E8">
        <w:t xml:space="preserve">. </w:t>
      </w:r>
      <w:r w:rsidRPr="00E012E8">
        <w:rPr>
          <w:i/>
        </w:rPr>
        <w:t xml:space="preserve">Multiple Sclerosis </w:t>
      </w:r>
      <w:r w:rsidRPr="00E012E8">
        <w:t xml:space="preserve">2006, </w:t>
      </w:r>
      <w:r w:rsidRPr="00E012E8">
        <w:rPr>
          <w:b/>
        </w:rPr>
        <w:t>12</w:t>
      </w:r>
      <w:r w:rsidRPr="00E012E8">
        <w:t>(6):802-80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2.</w:t>
      </w:r>
      <w:r w:rsidRPr="00E012E8">
        <w:tab/>
        <w:t xml:space="preserve">Hetzen PG, Carney JF, Walker AE, Stewart JJ: </w:t>
      </w:r>
      <w:r w:rsidRPr="00E012E8">
        <w:rPr>
          <w:b/>
        </w:rPr>
        <w:t>Depression—a side effect of 13-cis-retinoic acid therapy</w:t>
      </w:r>
      <w:r w:rsidRPr="00E012E8">
        <w:t xml:space="preserve">. </w:t>
      </w:r>
      <w:r w:rsidRPr="00E012E8">
        <w:rPr>
          <w:i/>
        </w:rPr>
        <w:t xml:space="preserve">Journal of the American Academy of Dermatology </w:t>
      </w:r>
      <w:r w:rsidRPr="00E012E8">
        <w:t xml:space="preserve">1983, </w:t>
      </w:r>
      <w:r w:rsidRPr="00E012E8">
        <w:rPr>
          <w:b/>
        </w:rPr>
        <w:t>9</w:t>
      </w:r>
      <w:r w:rsidRPr="00E012E8">
        <w:t>(2):278-27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3.</w:t>
      </w:r>
      <w:r w:rsidRPr="00E012E8">
        <w:tab/>
        <w:t xml:space="preserve">Scheinman PL, Peck GL, Rubinow DR, DiGiovanna JJ, Abangan DL, Ravin PD: </w:t>
      </w:r>
      <w:r w:rsidRPr="00E012E8">
        <w:rPr>
          <w:b/>
        </w:rPr>
        <w:t>Acute depression from isotretinoin</w:t>
      </w:r>
      <w:r w:rsidRPr="00E012E8">
        <w:t xml:space="preserve">. </w:t>
      </w:r>
      <w:r w:rsidRPr="00E012E8">
        <w:rPr>
          <w:i/>
        </w:rPr>
        <w:t xml:space="preserve">Journal of the American Academy of Dermatology </w:t>
      </w:r>
      <w:r w:rsidRPr="00E012E8">
        <w:t xml:space="preserve">1990, </w:t>
      </w:r>
      <w:r w:rsidRPr="00E012E8">
        <w:rPr>
          <w:b/>
        </w:rPr>
        <w:t>22</w:t>
      </w:r>
      <w:r w:rsidRPr="00E012E8">
        <w:t>(6):1112-1114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4.</w:t>
      </w:r>
      <w:r w:rsidRPr="00E012E8">
        <w:tab/>
        <w:t xml:space="preserve">Hanson N, Leachman S: </w:t>
      </w:r>
      <w:r w:rsidRPr="00E012E8">
        <w:rPr>
          <w:b/>
        </w:rPr>
        <w:t>Safety issues in isotretinoin therapy</w:t>
      </w:r>
      <w:r w:rsidRPr="00E012E8">
        <w:t xml:space="preserve">. In: </w:t>
      </w:r>
      <w:r w:rsidRPr="00E012E8">
        <w:rPr>
          <w:i/>
        </w:rPr>
        <w:t>Seminars in cutaneous medicine and surgery: 2001</w:t>
      </w:r>
      <w:r w:rsidRPr="00E012E8">
        <w:t>: WB Saunders; 2001: 166-18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5.</w:t>
      </w:r>
      <w:r w:rsidRPr="00E012E8">
        <w:tab/>
        <w:t xml:space="preserve">Wysowski DK, Pitts M, Beitz J: </w:t>
      </w:r>
      <w:r w:rsidRPr="00E012E8">
        <w:rPr>
          <w:b/>
        </w:rPr>
        <w:t>An analysis of reports of depression and suicide in patients treated with isotretinoin</w:t>
      </w:r>
      <w:r w:rsidRPr="00E012E8">
        <w:t xml:space="preserve">. </w:t>
      </w:r>
      <w:r w:rsidRPr="00E012E8">
        <w:rPr>
          <w:i/>
        </w:rPr>
        <w:t xml:space="preserve">Journal of the American Academy of Dermatology </w:t>
      </w:r>
      <w:r w:rsidRPr="00E012E8">
        <w:t xml:space="preserve">2001, </w:t>
      </w:r>
      <w:r w:rsidRPr="00E012E8">
        <w:rPr>
          <w:b/>
        </w:rPr>
        <w:t>45</w:t>
      </w:r>
      <w:r w:rsidRPr="00E012E8">
        <w:t>(4):515-51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6.</w:t>
      </w:r>
      <w:r w:rsidRPr="00E012E8">
        <w:tab/>
        <w:t xml:space="preserve">Azoulay L, Blais L, Koren G, LeLorier J, Berard A: </w:t>
      </w:r>
      <w:r w:rsidRPr="00E012E8">
        <w:rPr>
          <w:b/>
        </w:rPr>
        <w:t>Does Isotretinoin Increase the Risk of Depression?</w:t>
      </w:r>
      <w:r w:rsidRPr="00E012E8">
        <w:t xml:space="preserve"> </w:t>
      </w:r>
      <w:r w:rsidRPr="00E012E8">
        <w:rPr>
          <w:i/>
        </w:rPr>
        <w:t xml:space="preserve">J Clin Psychiatry </w:t>
      </w:r>
      <w:r w:rsidRPr="00E012E8">
        <w:t xml:space="preserve">2008, </w:t>
      </w:r>
      <w:r w:rsidRPr="00E012E8">
        <w:rPr>
          <w:b/>
        </w:rPr>
        <w:t>69</w:t>
      </w:r>
      <w:r w:rsidRPr="00E012E8">
        <w:t>(4):526-53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7.</w:t>
      </w:r>
      <w:r w:rsidRPr="00E012E8">
        <w:tab/>
        <w:t xml:space="preserve">Jick SS, Kremers HM, Vasilakis-Scaramozza C: </w:t>
      </w:r>
      <w:r w:rsidRPr="00E012E8">
        <w:rPr>
          <w:b/>
        </w:rPr>
        <w:t>Isotretinoin use and risk of depression, psychotic symptoms, suicide, and attempted suicide</w:t>
      </w:r>
      <w:r w:rsidRPr="00E012E8">
        <w:t xml:space="preserve">. </w:t>
      </w:r>
      <w:r w:rsidRPr="00E012E8">
        <w:rPr>
          <w:i/>
        </w:rPr>
        <w:t xml:space="preserve">Archives of dermatology </w:t>
      </w:r>
      <w:r w:rsidRPr="00E012E8">
        <w:t xml:space="preserve">2000, </w:t>
      </w:r>
      <w:r w:rsidRPr="00E012E8">
        <w:rPr>
          <w:b/>
        </w:rPr>
        <w:t>136</w:t>
      </w:r>
      <w:r w:rsidRPr="00E012E8">
        <w:t>(10):1231-123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8.</w:t>
      </w:r>
      <w:r w:rsidRPr="00E012E8">
        <w:tab/>
        <w:t xml:space="preserve">Kellett S, Gawkrodger D: </w:t>
      </w:r>
      <w:r w:rsidRPr="00E012E8">
        <w:rPr>
          <w:b/>
        </w:rPr>
        <w:t>A prospective study of the responsiveness of depression and suicidal ideation in acne patients to different phases of isotretinoin therapy</w:t>
      </w:r>
      <w:r w:rsidRPr="00E012E8">
        <w:t xml:space="preserve">. </w:t>
      </w:r>
      <w:r w:rsidRPr="00E012E8">
        <w:rPr>
          <w:i/>
        </w:rPr>
        <w:t xml:space="preserve">European Journal of Dermatology </w:t>
      </w:r>
      <w:r w:rsidRPr="00E012E8">
        <w:t xml:space="preserve">2005, </w:t>
      </w:r>
      <w:r w:rsidRPr="00E012E8">
        <w:rPr>
          <w:b/>
        </w:rPr>
        <w:t>15</w:t>
      </w:r>
      <w:r w:rsidRPr="00E012E8">
        <w:t>(6):484-48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49.</w:t>
      </w:r>
      <w:r w:rsidRPr="00E012E8">
        <w:tab/>
        <w:t xml:space="preserve">Ahmed AI, Ali AN, Kramers C, Härmark LV, Burger DM, Verhoeven WM: </w:t>
      </w:r>
      <w:r w:rsidRPr="00E012E8">
        <w:rPr>
          <w:b/>
        </w:rPr>
        <w:t>Neuropsychiatric adverse events of varenicline: a systematic review of published reports</w:t>
      </w:r>
      <w:r w:rsidRPr="00E012E8">
        <w:t xml:space="preserve">. </w:t>
      </w:r>
      <w:r w:rsidRPr="00E012E8">
        <w:rPr>
          <w:i/>
        </w:rPr>
        <w:t xml:space="preserve">Journal of clinical psychopharmacology </w:t>
      </w:r>
      <w:r w:rsidRPr="00E012E8">
        <w:t xml:space="preserve">2013, </w:t>
      </w:r>
      <w:r w:rsidRPr="00E012E8">
        <w:rPr>
          <w:b/>
        </w:rPr>
        <w:t>33</w:t>
      </w:r>
      <w:r w:rsidRPr="00E012E8">
        <w:t>(1):55-6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0.</w:t>
      </w:r>
      <w:r w:rsidRPr="00E012E8">
        <w:tab/>
        <w:t xml:space="preserve">Tsakiris P, Oelke M, Michel MC: </w:t>
      </w:r>
      <w:r w:rsidRPr="00E012E8">
        <w:rPr>
          <w:b/>
        </w:rPr>
        <w:t>Drug-induced urinary incontinence</w:t>
      </w:r>
      <w:r w:rsidRPr="00E012E8">
        <w:t xml:space="preserve">. </w:t>
      </w:r>
      <w:r w:rsidRPr="00E012E8">
        <w:rPr>
          <w:i/>
        </w:rPr>
        <w:t xml:space="preserve">Drugs Aging </w:t>
      </w:r>
      <w:r w:rsidRPr="00E012E8">
        <w:t xml:space="preserve">2008, </w:t>
      </w:r>
      <w:r w:rsidRPr="00E012E8">
        <w:rPr>
          <w:b/>
        </w:rPr>
        <w:t>25</w:t>
      </w:r>
      <w:r w:rsidRPr="00E012E8">
        <w:t>(7):541-54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1.</w:t>
      </w:r>
      <w:r w:rsidRPr="00E012E8">
        <w:tab/>
        <w:t xml:space="preserve">Fuller MA, Borovicka MC, Jaskiw GE, Simon MR, Kwon K, Konicki PE: </w:t>
      </w:r>
      <w:r w:rsidRPr="00E012E8">
        <w:rPr>
          <w:b/>
        </w:rPr>
        <w:t>Clozapine-induced urinary incontinence: incidence and treatment with ephedrine</w:t>
      </w:r>
      <w:r w:rsidRPr="00E012E8">
        <w:t xml:space="preserve">. </w:t>
      </w:r>
      <w:r w:rsidRPr="00E012E8">
        <w:rPr>
          <w:i/>
        </w:rPr>
        <w:t xml:space="preserve">The Journal of clinical psychiatry </w:t>
      </w:r>
      <w:r w:rsidRPr="00E012E8">
        <w:t xml:space="preserve">1996, </w:t>
      </w:r>
      <w:r w:rsidRPr="00E012E8">
        <w:rPr>
          <w:b/>
        </w:rPr>
        <w:t>57</w:t>
      </w:r>
      <w:r w:rsidRPr="00E012E8">
        <w:t>(11):514-51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2.</w:t>
      </w:r>
      <w:r w:rsidRPr="00E012E8">
        <w:tab/>
        <w:t xml:space="preserve">Hall SA, Yang M, Gates MA, Steers WD, Tennstedt SL, McKinlay JB: </w:t>
      </w:r>
      <w:r w:rsidRPr="00E012E8">
        <w:rPr>
          <w:b/>
        </w:rPr>
        <w:t>Associations of commonly used medications with urinary incontinence in a community based sample</w:t>
      </w:r>
      <w:r w:rsidRPr="00E012E8">
        <w:t xml:space="preserve">. </w:t>
      </w:r>
      <w:r w:rsidRPr="00E012E8">
        <w:rPr>
          <w:i/>
        </w:rPr>
        <w:t xml:space="preserve">J Urol </w:t>
      </w:r>
      <w:r w:rsidRPr="00E012E8">
        <w:t xml:space="preserve">2012, </w:t>
      </w:r>
      <w:r w:rsidRPr="00E012E8">
        <w:rPr>
          <w:b/>
        </w:rPr>
        <w:t>188</w:t>
      </w:r>
      <w:r w:rsidRPr="00E012E8">
        <w:t>(1):183-18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3.</w:t>
      </w:r>
      <w:r w:rsidRPr="00E012E8">
        <w:tab/>
        <w:t xml:space="preserve">Gibbs CF, Johnson TM, 2nd, Ouslander JG: </w:t>
      </w:r>
      <w:r w:rsidRPr="00E012E8">
        <w:rPr>
          <w:b/>
        </w:rPr>
        <w:t>Office management of geriatric urinary incontinence</w:t>
      </w:r>
      <w:r w:rsidRPr="00E012E8">
        <w:t xml:space="preserve">. </w:t>
      </w:r>
      <w:r w:rsidRPr="00E012E8">
        <w:rPr>
          <w:i/>
        </w:rPr>
        <w:t xml:space="preserve">Am J Med </w:t>
      </w:r>
      <w:r w:rsidRPr="00E012E8">
        <w:t xml:space="preserve">2007, </w:t>
      </w:r>
      <w:r w:rsidRPr="00E012E8">
        <w:rPr>
          <w:b/>
        </w:rPr>
        <w:t>120</w:t>
      </w:r>
      <w:r w:rsidRPr="00E012E8">
        <w:t>(3):211-22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4.</w:t>
      </w:r>
      <w:r w:rsidRPr="00E012E8">
        <w:tab/>
        <w:t xml:space="preserve">Eng ML, Birch JT: </w:t>
      </w:r>
      <w:r w:rsidRPr="00E012E8">
        <w:rPr>
          <w:b/>
        </w:rPr>
        <w:t>Medication Use and Polypharmacy in Older Adults</w:t>
      </w:r>
      <w:r w:rsidRPr="00E012E8">
        <w:t>. 2014:55-71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lastRenderedPageBreak/>
        <w:t>55.</w:t>
      </w:r>
      <w:r w:rsidRPr="00E012E8">
        <w:tab/>
        <w:t xml:space="preserve">Alagiakrishnan K, Wiens CA: </w:t>
      </w:r>
      <w:r w:rsidRPr="00E012E8">
        <w:rPr>
          <w:b/>
        </w:rPr>
        <w:t>An approach to drug induced delirium in the elderly</w:t>
      </w:r>
      <w:r w:rsidRPr="00E012E8">
        <w:t xml:space="preserve">. </w:t>
      </w:r>
      <w:r w:rsidRPr="00E012E8">
        <w:rPr>
          <w:i/>
        </w:rPr>
        <w:t xml:space="preserve">Postgrad Med J </w:t>
      </w:r>
      <w:r w:rsidRPr="00E012E8">
        <w:t xml:space="preserve">2004, </w:t>
      </w:r>
      <w:r w:rsidRPr="00E012E8">
        <w:rPr>
          <w:b/>
        </w:rPr>
        <w:t>80</w:t>
      </w:r>
      <w:r w:rsidRPr="00E012E8">
        <w:t>(945):388-39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6.</w:t>
      </w:r>
      <w:r w:rsidRPr="00E012E8">
        <w:tab/>
        <w:t xml:space="preserve">Gnjidic D, Bell JS, Hilmer SN, Lonnroos E, Sulkava R, Hartikainen S: </w:t>
      </w:r>
      <w:r w:rsidRPr="00E012E8">
        <w:rPr>
          <w:b/>
        </w:rPr>
        <w:t>Drug Burden Index associated with function in community-dwelling older people in Finland: a cross-sectional study</w:t>
      </w:r>
      <w:r w:rsidRPr="00E012E8">
        <w:t xml:space="preserve">. </w:t>
      </w:r>
      <w:r w:rsidRPr="00E012E8">
        <w:rPr>
          <w:i/>
        </w:rPr>
        <w:t xml:space="preserve">Ann Med </w:t>
      </w:r>
      <w:r w:rsidRPr="00E012E8">
        <w:t xml:space="preserve">2012, </w:t>
      </w:r>
      <w:r w:rsidRPr="00E012E8">
        <w:rPr>
          <w:b/>
        </w:rPr>
        <w:t>44</w:t>
      </w:r>
      <w:r w:rsidRPr="00E012E8">
        <w:t>(5):458-46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7.</w:t>
      </w:r>
      <w:r w:rsidRPr="00E012E8">
        <w:tab/>
        <w:t xml:space="preserve">Hilmer SN, Mager DE, Simonsick EM, Ling SM, Windham BG, Harris TB, Shorr RI, Bauer DC, Abernethy DR, Health ABCS: </w:t>
      </w:r>
      <w:r w:rsidRPr="00E012E8">
        <w:rPr>
          <w:b/>
        </w:rPr>
        <w:t>Drug burden index score and functional decline in older people</w:t>
      </w:r>
      <w:r w:rsidRPr="00E012E8">
        <w:t xml:space="preserve">. </w:t>
      </w:r>
      <w:r w:rsidRPr="00E012E8">
        <w:rPr>
          <w:i/>
        </w:rPr>
        <w:t xml:space="preserve">Am J Med </w:t>
      </w:r>
      <w:r w:rsidRPr="00E012E8">
        <w:t xml:space="preserve">2009, </w:t>
      </w:r>
      <w:r w:rsidRPr="00E012E8">
        <w:rPr>
          <w:b/>
        </w:rPr>
        <w:t>122</w:t>
      </w:r>
      <w:r w:rsidRPr="00E012E8">
        <w:t>(12):1142-1149 e1141-1142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8.</w:t>
      </w:r>
      <w:r w:rsidRPr="00E012E8">
        <w:tab/>
        <w:t xml:space="preserve">Chew ML, Mulsant BH, Pollock BG, Lehman ME, Greenspan A, Mahmoud RA, Kirshner MA, Sorisio DA, Bies RR, Gharabawi G: </w:t>
      </w:r>
      <w:r w:rsidRPr="00E012E8">
        <w:rPr>
          <w:b/>
        </w:rPr>
        <w:t>Anticholinergic activity of 107 medications commonly used by older adults</w:t>
      </w:r>
      <w:r w:rsidRPr="00E012E8">
        <w:t xml:space="preserve">. </w:t>
      </w:r>
      <w:r w:rsidRPr="00E012E8">
        <w:rPr>
          <w:i/>
        </w:rPr>
        <w:t xml:space="preserve">J Am Geriatr Soc </w:t>
      </w:r>
      <w:r w:rsidRPr="00E012E8">
        <w:t xml:space="preserve">2008, </w:t>
      </w:r>
      <w:r w:rsidRPr="00E012E8">
        <w:rPr>
          <w:b/>
        </w:rPr>
        <w:t>56</w:t>
      </w:r>
      <w:r w:rsidRPr="00E012E8">
        <w:t>(7):1333-1341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59.</w:t>
      </w:r>
      <w:r w:rsidRPr="00E012E8">
        <w:tab/>
        <w:t xml:space="preserve">Salahudeen MS, Duffull SB, Nishtala PS: </w:t>
      </w:r>
      <w:r w:rsidRPr="00E012E8">
        <w:rPr>
          <w:b/>
        </w:rPr>
        <w:t>Anticholinergic burden quantified by anticholinergic risk scales and adverse outcomes in older people: a systematic review</w:t>
      </w:r>
      <w:r w:rsidRPr="00E012E8">
        <w:t xml:space="preserve">. </w:t>
      </w:r>
      <w:r w:rsidRPr="00E012E8">
        <w:rPr>
          <w:i/>
        </w:rPr>
        <w:t xml:space="preserve">BMC Geriatr </w:t>
      </w:r>
      <w:r w:rsidRPr="00E012E8">
        <w:t xml:space="preserve">2015, </w:t>
      </w:r>
      <w:r w:rsidRPr="00E012E8">
        <w:rPr>
          <w:b/>
        </w:rPr>
        <w:t>15</w:t>
      </w:r>
      <w:r w:rsidRPr="00E012E8">
        <w:t>(1):31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0.</w:t>
      </w:r>
      <w:r w:rsidRPr="00E012E8">
        <w:tab/>
        <w:t xml:space="preserve">Rudolph JL, Salow MJ, Angelini MC, McGlinchey RE: </w:t>
      </w:r>
      <w:r w:rsidRPr="00E012E8">
        <w:rPr>
          <w:b/>
        </w:rPr>
        <w:t>The anticholinergic risk scale and anticholinergic adverse effects in older persons</w:t>
      </w:r>
      <w:r w:rsidRPr="00E012E8">
        <w:t xml:space="preserve">. </w:t>
      </w:r>
      <w:r w:rsidRPr="00E012E8">
        <w:rPr>
          <w:i/>
        </w:rPr>
        <w:t xml:space="preserve">Arch Intern Med </w:t>
      </w:r>
      <w:r w:rsidRPr="00E012E8">
        <w:t xml:space="preserve">2008, </w:t>
      </w:r>
      <w:r w:rsidRPr="00E012E8">
        <w:rPr>
          <w:b/>
        </w:rPr>
        <w:t>168</w:t>
      </w:r>
      <w:r w:rsidRPr="00E012E8">
        <w:t>(5):508-51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1.</w:t>
      </w:r>
      <w:r w:rsidRPr="00E012E8">
        <w:tab/>
        <w:t xml:space="preserve">Cai X, Campbell N, Khan B, Callahan C, Boustani M: </w:t>
      </w:r>
      <w:r w:rsidRPr="00E012E8">
        <w:rPr>
          <w:b/>
        </w:rPr>
        <w:t>Long-term anticholinergic use and the aging brain</w:t>
      </w:r>
      <w:r w:rsidRPr="00E012E8">
        <w:t xml:space="preserve">. </w:t>
      </w:r>
      <w:r w:rsidRPr="00E012E8">
        <w:rPr>
          <w:i/>
        </w:rPr>
        <w:t xml:space="preserve">Alzheimers Dement </w:t>
      </w:r>
      <w:r w:rsidRPr="00E012E8">
        <w:t xml:space="preserve">2013, </w:t>
      </w:r>
      <w:r w:rsidRPr="00E012E8">
        <w:rPr>
          <w:b/>
        </w:rPr>
        <w:t>9</w:t>
      </w:r>
      <w:r w:rsidRPr="00E012E8">
        <w:t>(4):377-385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2.</w:t>
      </w:r>
      <w:r w:rsidRPr="00E012E8">
        <w:tab/>
        <w:t xml:space="preserve">Carnahan RM, Lund BC, Perry PJ, Pollock BG, Culp KR: </w:t>
      </w:r>
      <w:r w:rsidRPr="00E012E8">
        <w:rPr>
          <w:b/>
        </w:rPr>
        <w:t>The Anticholinergic Drug Scale as a measure of drug-related anticholinergic burden: associations with serum anticholinergic activity</w:t>
      </w:r>
      <w:r w:rsidRPr="00E012E8">
        <w:t xml:space="preserve">. </w:t>
      </w:r>
      <w:r w:rsidRPr="00E012E8">
        <w:rPr>
          <w:i/>
        </w:rPr>
        <w:t xml:space="preserve">J Clin Pharmacol </w:t>
      </w:r>
      <w:r w:rsidRPr="00E012E8">
        <w:t xml:space="preserve">2006, </w:t>
      </w:r>
      <w:r w:rsidRPr="00E012E8">
        <w:rPr>
          <w:b/>
        </w:rPr>
        <w:t>46</w:t>
      </w:r>
      <w:r w:rsidRPr="00E012E8">
        <w:t>(12):1481-148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3.</w:t>
      </w:r>
      <w:r w:rsidRPr="00E012E8">
        <w:tab/>
        <w:t xml:space="preserve">Pisani MA, Murphy TE, Araujo KL, Slattum P, Van Ness PH, Inouye SK: </w:t>
      </w:r>
      <w:r w:rsidRPr="00E012E8">
        <w:rPr>
          <w:b/>
        </w:rPr>
        <w:t>Benzodiazepine and opioid use and the duration of intensive care unit delirium in an older population</w:t>
      </w:r>
      <w:r w:rsidRPr="00E012E8">
        <w:t xml:space="preserve">. </w:t>
      </w:r>
      <w:r w:rsidRPr="00E012E8">
        <w:rPr>
          <w:i/>
        </w:rPr>
        <w:t xml:space="preserve">Crit Care Med </w:t>
      </w:r>
      <w:r w:rsidRPr="00E012E8">
        <w:t xml:space="preserve">2009, </w:t>
      </w:r>
      <w:r w:rsidRPr="00E012E8">
        <w:rPr>
          <w:b/>
        </w:rPr>
        <w:t>37</w:t>
      </w:r>
      <w:r w:rsidRPr="00E012E8">
        <w:t>(1):177-183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4.</w:t>
      </w:r>
      <w:r w:rsidRPr="00E012E8">
        <w:tab/>
        <w:t xml:space="preserve">Han L, Agostini JV, Allore HG: </w:t>
      </w:r>
      <w:r w:rsidRPr="00E012E8">
        <w:rPr>
          <w:b/>
        </w:rPr>
        <w:t>Cumulative anticholinergic exposure is associated with poor memory and executive function in older men</w:t>
      </w:r>
      <w:r w:rsidRPr="00E012E8">
        <w:t xml:space="preserve">. </w:t>
      </w:r>
      <w:r w:rsidRPr="00E012E8">
        <w:rPr>
          <w:i/>
        </w:rPr>
        <w:t xml:space="preserve">J Am Geriatr Soc </w:t>
      </w:r>
      <w:r w:rsidRPr="00E012E8">
        <w:t xml:space="preserve">2008, </w:t>
      </w:r>
      <w:r w:rsidRPr="00E012E8">
        <w:rPr>
          <w:b/>
        </w:rPr>
        <w:t>56</w:t>
      </w:r>
      <w:r w:rsidRPr="00E012E8">
        <w:t>(12):2203-221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5.</w:t>
      </w:r>
      <w:r w:rsidRPr="00E012E8">
        <w:tab/>
        <w:t xml:space="preserve">Ehrt U, Broich K, Larsen JP, Ballard C, Aarsland D: </w:t>
      </w:r>
      <w:r w:rsidRPr="00E012E8">
        <w:rPr>
          <w:b/>
        </w:rPr>
        <w:t>Use of drugs with anticholinergic effect and impact on cognition in Parkinson's disease: a cohort study</w:t>
      </w:r>
      <w:r w:rsidRPr="00E012E8">
        <w:t xml:space="preserve">. </w:t>
      </w:r>
      <w:r w:rsidRPr="00E012E8">
        <w:rPr>
          <w:i/>
        </w:rPr>
        <w:t xml:space="preserve">J Neurol Neurosurg Psychiatry </w:t>
      </w:r>
      <w:r w:rsidRPr="00E012E8">
        <w:t xml:space="preserve">2010, </w:t>
      </w:r>
      <w:r w:rsidRPr="00E012E8">
        <w:rPr>
          <w:b/>
        </w:rPr>
        <w:t>81</w:t>
      </w:r>
      <w:r w:rsidRPr="00E012E8">
        <w:t>(2):160-165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6.</w:t>
      </w:r>
      <w:r w:rsidRPr="00E012E8">
        <w:tab/>
        <w:t>Sittironnarit G, Ames D, Bush AI, Faux N, Flicker L, Foster J, Hilmer S, Lautenschlager NT, Maruff P, Masters CL</w:t>
      </w:r>
      <w:r w:rsidRPr="00E012E8">
        <w:rPr>
          <w:i/>
        </w:rPr>
        <w:t xml:space="preserve"> et al</w:t>
      </w:r>
      <w:r w:rsidRPr="00E012E8">
        <w:t xml:space="preserve">: </w:t>
      </w:r>
      <w:r w:rsidRPr="00E012E8">
        <w:rPr>
          <w:b/>
        </w:rPr>
        <w:t>Effects of anticholinergic drugs on cognitive function in older Australians: results from the AIBL study</w:t>
      </w:r>
      <w:r w:rsidRPr="00E012E8">
        <w:t xml:space="preserve">. </w:t>
      </w:r>
      <w:r w:rsidRPr="00E012E8">
        <w:rPr>
          <w:i/>
        </w:rPr>
        <w:t xml:space="preserve">Dement Geriatr Cogn Disord </w:t>
      </w:r>
      <w:r w:rsidRPr="00E012E8">
        <w:t xml:space="preserve">2011, </w:t>
      </w:r>
      <w:r w:rsidRPr="00E012E8">
        <w:rPr>
          <w:b/>
        </w:rPr>
        <w:t>31</w:t>
      </w:r>
      <w:r w:rsidRPr="00E012E8">
        <w:t>(3):173-17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7.</w:t>
      </w:r>
      <w:r w:rsidRPr="00E012E8">
        <w:tab/>
        <w:t xml:space="preserve">Ancelin ML, Artero S, Portet F, Dupuy AM, Touchon J, Ritchie K: </w:t>
      </w:r>
      <w:r w:rsidRPr="00E012E8">
        <w:rPr>
          <w:b/>
        </w:rPr>
        <w:t>Non-degenerative mild cognitive impairment in elderly people and use of anticholinergic drugs: longitudinal cohort study</w:t>
      </w:r>
      <w:r w:rsidRPr="00E012E8">
        <w:t xml:space="preserve">. </w:t>
      </w:r>
      <w:r w:rsidRPr="00E012E8">
        <w:rPr>
          <w:i/>
        </w:rPr>
        <w:t xml:space="preserve">BMJ </w:t>
      </w:r>
      <w:r w:rsidRPr="00E012E8">
        <w:t xml:space="preserve">2006, </w:t>
      </w:r>
      <w:r w:rsidRPr="00E012E8">
        <w:rPr>
          <w:b/>
        </w:rPr>
        <w:t>332</w:t>
      </w:r>
      <w:r w:rsidRPr="00E012E8">
        <w:t>(7539):455-459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8.</w:t>
      </w:r>
      <w:r w:rsidRPr="00E012E8">
        <w:tab/>
        <w:t xml:space="preserve">Barker MJ, Greenwood KM, Jackson M, Crowe SF: </w:t>
      </w:r>
      <w:r w:rsidRPr="00E012E8">
        <w:rPr>
          <w:b/>
        </w:rPr>
        <w:t>Cognitive effects of long-term benzodiazepine use: a meta-analysis</w:t>
      </w:r>
      <w:r w:rsidRPr="00E012E8">
        <w:t xml:space="preserve">. </w:t>
      </w:r>
      <w:r w:rsidRPr="00E012E8">
        <w:rPr>
          <w:i/>
        </w:rPr>
        <w:t xml:space="preserve">CNS Drugs </w:t>
      </w:r>
      <w:r w:rsidRPr="00E012E8">
        <w:t xml:space="preserve">2004, </w:t>
      </w:r>
      <w:r w:rsidRPr="00E012E8">
        <w:rPr>
          <w:b/>
        </w:rPr>
        <w:t>18</w:t>
      </w:r>
      <w:r w:rsidRPr="00E012E8">
        <w:t>(1):37-4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69.</w:t>
      </w:r>
      <w:r w:rsidRPr="00E012E8">
        <w:tab/>
        <w:t xml:space="preserve">Chau DL, Walker V, Pai L, Cho LM: </w:t>
      </w:r>
      <w:r w:rsidRPr="00E012E8">
        <w:rPr>
          <w:b/>
        </w:rPr>
        <w:t>Opiates and elderly: use and side effects</w:t>
      </w:r>
      <w:r w:rsidRPr="00E012E8">
        <w:t xml:space="preserve">. </w:t>
      </w:r>
      <w:r w:rsidRPr="00E012E8">
        <w:rPr>
          <w:i/>
        </w:rPr>
        <w:t xml:space="preserve">Clin Interv Aging </w:t>
      </w:r>
      <w:r w:rsidRPr="00E012E8">
        <w:t xml:space="preserve">2008, </w:t>
      </w:r>
      <w:r w:rsidRPr="00E012E8">
        <w:rPr>
          <w:b/>
        </w:rPr>
        <w:t>3</w:t>
      </w:r>
      <w:r w:rsidRPr="00E012E8">
        <w:t>(2):273-278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0.</w:t>
      </w:r>
      <w:r w:rsidRPr="00E012E8">
        <w:tab/>
        <w:t xml:space="preserve">Gray SL, Anderson ML, Dublin S, Hanlon JT, Hubbard R, Walker R, Yu O, Crane PK, Larson EB: </w:t>
      </w:r>
      <w:r w:rsidRPr="00E012E8">
        <w:rPr>
          <w:b/>
        </w:rPr>
        <w:t>Cumulative use of strong anticholinergics and incident dementia: a prospective cohort study</w:t>
      </w:r>
      <w:r w:rsidRPr="00E012E8">
        <w:t xml:space="preserve">. </w:t>
      </w:r>
      <w:r w:rsidRPr="00E012E8">
        <w:rPr>
          <w:i/>
        </w:rPr>
        <w:t xml:space="preserve">JAMA Intern Med </w:t>
      </w:r>
      <w:r w:rsidRPr="00E012E8">
        <w:t xml:space="preserve">2015, </w:t>
      </w:r>
      <w:r w:rsidRPr="00E012E8">
        <w:rPr>
          <w:b/>
        </w:rPr>
        <w:t>175</w:t>
      </w:r>
      <w:r w:rsidRPr="00E012E8">
        <w:t>(3):401-40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1.</w:t>
      </w:r>
      <w:r w:rsidRPr="00E012E8">
        <w:tab/>
        <w:t xml:space="preserve">Woolcott JC, Richardson KJ, Wiens MO, Patel B, Marin J, Khan KM, Marra CA: </w:t>
      </w:r>
      <w:r w:rsidRPr="00E012E8">
        <w:rPr>
          <w:b/>
        </w:rPr>
        <w:t>Meta-analysis of the impact of 9 medication classes on falls in elderly persons</w:t>
      </w:r>
      <w:r w:rsidRPr="00E012E8">
        <w:t xml:space="preserve">. </w:t>
      </w:r>
      <w:r w:rsidRPr="00E012E8">
        <w:rPr>
          <w:i/>
        </w:rPr>
        <w:t xml:space="preserve">Arch Intern Med </w:t>
      </w:r>
      <w:r w:rsidRPr="00E012E8">
        <w:t xml:space="preserve">2009, </w:t>
      </w:r>
      <w:r w:rsidRPr="00E012E8">
        <w:rPr>
          <w:b/>
        </w:rPr>
        <w:t>169</w:t>
      </w:r>
      <w:r w:rsidRPr="00E012E8">
        <w:t>(21):1952-1960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2.</w:t>
      </w:r>
      <w:r w:rsidRPr="00E012E8">
        <w:tab/>
        <w:t xml:space="preserve">Moden B, Merlo J, Ohlsson H, Rosvall M: </w:t>
      </w:r>
      <w:r w:rsidRPr="00E012E8">
        <w:rPr>
          <w:b/>
        </w:rPr>
        <w:t>Psychotropic drugs and falling accidents among the elderly: a nested case control study in the whole population of Scania, Sweden</w:t>
      </w:r>
      <w:r w:rsidRPr="00E012E8">
        <w:t xml:space="preserve">. </w:t>
      </w:r>
      <w:r w:rsidRPr="00E012E8">
        <w:rPr>
          <w:i/>
        </w:rPr>
        <w:t xml:space="preserve">J Epidemiol Community Health </w:t>
      </w:r>
      <w:r w:rsidRPr="00E012E8">
        <w:t xml:space="preserve">2010, </w:t>
      </w:r>
      <w:r w:rsidRPr="00E012E8">
        <w:rPr>
          <w:b/>
        </w:rPr>
        <w:t>64</w:t>
      </w:r>
      <w:r w:rsidRPr="00E012E8">
        <w:t>(5):440-44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lastRenderedPageBreak/>
        <w:t>73.</w:t>
      </w:r>
      <w:r w:rsidRPr="00E012E8">
        <w:tab/>
        <w:t xml:space="preserve">Chou R, Turner JA, Devine EB, Hansen RN, Sullivan SD, Blazina I, Dana T, Bougatsos C, Deyo RA: </w:t>
      </w:r>
      <w:r w:rsidRPr="00E012E8">
        <w:rPr>
          <w:b/>
        </w:rPr>
        <w:t>The effectiveness and risks of long-term opioid therapy for chronic pain: a systematic review for a National Institutes of Health Pathways to Prevention Workshop</w:t>
      </w:r>
      <w:r w:rsidRPr="00E012E8">
        <w:t xml:space="preserve">. </w:t>
      </w:r>
      <w:r w:rsidRPr="00E012E8">
        <w:rPr>
          <w:i/>
        </w:rPr>
        <w:t xml:space="preserve">Ann Intern Med </w:t>
      </w:r>
      <w:r w:rsidRPr="00E012E8">
        <w:t xml:space="preserve">2015, </w:t>
      </w:r>
      <w:r w:rsidRPr="00E012E8">
        <w:rPr>
          <w:b/>
        </w:rPr>
        <w:t>162</w:t>
      </w:r>
      <w:r w:rsidRPr="00E012E8">
        <w:t>(4):276-286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4.</w:t>
      </w:r>
      <w:r w:rsidRPr="00E012E8">
        <w:tab/>
        <w:t xml:space="preserve">Peron EP, Ogbonna KC, Donohoe KL: </w:t>
      </w:r>
      <w:r w:rsidRPr="00E012E8">
        <w:rPr>
          <w:b/>
        </w:rPr>
        <w:t>Antidiabetic Medications and Polypharmacy</w:t>
      </w:r>
      <w:r w:rsidRPr="00E012E8">
        <w:t xml:space="preserve">. </w:t>
      </w:r>
      <w:r w:rsidRPr="00E012E8">
        <w:rPr>
          <w:i/>
        </w:rPr>
        <w:t xml:space="preserve">Clinics in geriatric medicine </w:t>
      </w:r>
      <w:r w:rsidRPr="00E012E8">
        <w:t xml:space="preserve">2015, </w:t>
      </w:r>
      <w:r w:rsidRPr="00E012E8">
        <w:rPr>
          <w:b/>
        </w:rPr>
        <w:t>31</w:t>
      </w:r>
      <w:r w:rsidRPr="00E012E8">
        <w:t>(1):17-27.</w:t>
      </w:r>
    </w:p>
    <w:p w:rsidR="00E012E8" w:rsidRPr="00E012E8" w:rsidRDefault="00E012E8" w:rsidP="00E012E8">
      <w:pPr>
        <w:pStyle w:val="EndNoteBibliography"/>
        <w:spacing w:after="0"/>
        <w:ind w:left="720" w:hanging="720"/>
      </w:pPr>
      <w:r w:rsidRPr="00E012E8">
        <w:t>75.</w:t>
      </w:r>
      <w:r w:rsidRPr="00E012E8">
        <w:tab/>
        <w:t xml:space="preserve">Ruxton K, Woodman RJ, Mangoni AA: </w:t>
      </w:r>
      <w:r w:rsidRPr="00E012E8">
        <w:rPr>
          <w:b/>
        </w:rPr>
        <w:t>Drugs with anticholinergic effects and cognitive impairment, falls and all-cause mortality in older adults: A systematic review and meta-analysis</w:t>
      </w:r>
      <w:r w:rsidRPr="00E012E8">
        <w:t xml:space="preserve">. </w:t>
      </w:r>
      <w:r w:rsidRPr="00E012E8">
        <w:rPr>
          <w:i/>
        </w:rPr>
        <w:t xml:space="preserve">Br J Clin Pharmacol </w:t>
      </w:r>
      <w:r w:rsidRPr="00E012E8">
        <w:t xml:space="preserve">2015, </w:t>
      </w:r>
      <w:r w:rsidRPr="00E012E8">
        <w:rPr>
          <w:b/>
        </w:rPr>
        <w:t>80</w:t>
      </w:r>
      <w:r w:rsidRPr="00E012E8">
        <w:t>(2):209-220.</w:t>
      </w:r>
    </w:p>
    <w:p w:rsidR="00E012E8" w:rsidRPr="00E012E8" w:rsidRDefault="00E012E8" w:rsidP="00E012E8">
      <w:pPr>
        <w:pStyle w:val="EndNoteBibliography"/>
        <w:ind w:left="720" w:hanging="720"/>
      </w:pPr>
      <w:r w:rsidRPr="00E012E8">
        <w:t>76.</w:t>
      </w:r>
      <w:r w:rsidRPr="00E012E8">
        <w:tab/>
        <w:t xml:space="preserve">Spence MM, Shin PJ, Lee EA, Gibbs NE: </w:t>
      </w:r>
      <w:r w:rsidRPr="00E012E8">
        <w:rPr>
          <w:b/>
        </w:rPr>
        <w:t>Risk of injury associated with skeletal muscle relaxant use in older adults</w:t>
      </w:r>
      <w:r w:rsidRPr="00E012E8">
        <w:t xml:space="preserve">. </w:t>
      </w:r>
      <w:r w:rsidRPr="00E012E8">
        <w:rPr>
          <w:i/>
        </w:rPr>
        <w:t xml:space="preserve">Ann Pharmacother </w:t>
      </w:r>
      <w:r w:rsidRPr="00E012E8">
        <w:t xml:space="preserve">2013, </w:t>
      </w:r>
      <w:r w:rsidRPr="00E012E8">
        <w:rPr>
          <w:b/>
        </w:rPr>
        <w:t>47</w:t>
      </w:r>
      <w:r w:rsidRPr="00E012E8">
        <w:t>(7-8):993-998.</w:t>
      </w:r>
    </w:p>
    <w:p w:rsidR="00DC01E9" w:rsidRDefault="00673837">
      <w:r>
        <w:fldChar w:fldCharType="end"/>
      </w:r>
    </w:p>
    <w:sectPr w:rsidR="00DC01E9" w:rsidSect="009327C5">
      <w:pgSz w:w="12240" w:h="15840"/>
      <w:pgMar w:top="1440" w:right="1440" w:bottom="1440" w:left="1440" w:header="720" w:footer="720" w:gutter="0"/>
      <w:cols w:space="720"/>
      <w:noEndnote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06543F"/>
    <w:multiLevelType w:val="hybridMultilevel"/>
    <w:tmpl w:val="09D45E9E"/>
    <w:lvl w:ilvl="0" w:tplc="63901C18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5EB0EF8"/>
    <w:multiLevelType w:val="hybridMultilevel"/>
    <w:tmpl w:val="CD748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D262376"/>
    <w:multiLevelType w:val="hybridMultilevel"/>
    <w:tmpl w:val="AEA8D498"/>
    <w:lvl w:ilvl="0" w:tplc="AFB67FBC">
      <w:start w:val="3"/>
      <w:numFmt w:val="bullet"/>
      <w:lvlText w:val=""/>
      <w:lvlJc w:val="left"/>
      <w:pPr>
        <w:ind w:left="1500" w:hanging="114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F152F04"/>
    <w:multiLevelType w:val="hybridMultilevel"/>
    <w:tmpl w:val="448295B4"/>
    <w:lvl w:ilvl="0" w:tplc="DC0664B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05xsvrizxwv0eppxexvsri2w0xfxxap20p&quot;&gt;Shed-Med-Saved&lt;record-ids&gt;&lt;item&gt;66&lt;/item&gt;&lt;item&gt;78&lt;/item&gt;&lt;item&gt;106&lt;/item&gt;&lt;item&gt;144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15&lt;/item&gt;&lt;item&gt;216&lt;/item&gt;&lt;item&gt;217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6&lt;/item&gt;&lt;item&gt;237&lt;/item&gt;&lt;item&gt;238&lt;/item&gt;&lt;item&gt;239&lt;/item&gt;&lt;item&gt;240&lt;/item&gt;&lt;item&gt;241&lt;/item&gt;&lt;item&gt;242&lt;/item&gt;&lt;item&gt;243&lt;/item&gt;&lt;/record-ids&gt;&lt;/item&gt;&lt;/Libraries&gt;"/>
  </w:docVars>
  <w:rsids>
    <w:rsidRoot w:val="00BB4564"/>
    <w:rsid w:val="00006116"/>
    <w:rsid w:val="00014BE9"/>
    <w:rsid w:val="00037D02"/>
    <w:rsid w:val="00042F90"/>
    <w:rsid w:val="00043555"/>
    <w:rsid w:val="00057761"/>
    <w:rsid w:val="00062BF9"/>
    <w:rsid w:val="00062D74"/>
    <w:rsid w:val="00075049"/>
    <w:rsid w:val="000B01B2"/>
    <w:rsid w:val="000B58AE"/>
    <w:rsid w:val="000B71A6"/>
    <w:rsid w:val="000C4E8A"/>
    <w:rsid w:val="000E296E"/>
    <w:rsid w:val="000E6B2F"/>
    <w:rsid w:val="0010314B"/>
    <w:rsid w:val="0010539E"/>
    <w:rsid w:val="0012453C"/>
    <w:rsid w:val="00136414"/>
    <w:rsid w:val="001377AD"/>
    <w:rsid w:val="0014116F"/>
    <w:rsid w:val="00141B83"/>
    <w:rsid w:val="00152EFD"/>
    <w:rsid w:val="001755DD"/>
    <w:rsid w:val="001769CA"/>
    <w:rsid w:val="00180193"/>
    <w:rsid w:val="001826F8"/>
    <w:rsid w:val="00192AD8"/>
    <w:rsid w:val="001A042A"/>
    <w:rsid w:val="001A1EF1"/>
    <w:rsid w:val="001A56A0"/>
    <w:rsid w:val="001C0B4A"/>
    <w:rsid w:val="001D03D0"/>
    <w:rsid w:val="001D1B21"/>
    <w:rsid w:val="001E229C"/>
    <w:rsid w:val="001F2C8D"/>
    <w:rsid w:val="001F30DF"/>
    <w:rsid w:val="001F310E"/>
    <w:rsid w:val="002026D9"/>
    <w:rsid w:val="002241FF"/>
    <w:rsid w:val="00236EF5"/>
    <w:rsid w:val="0024157A"/>
    <w:rsid w:val="00246D03"/>
    <w:rsid w:val="00252E75"/>
    <w:rsid w:val="0026467D"/>
    <w:rsid w:val="00264C93"/>
    <w:rsid w:val="00275646"/>
    <w:rsid w:val="00286B6C"/>
    <w:rsid w:val="0029094D"/>
    <w:rsid w:val="002A7C89"/>
    <w:rsid w:val="002B1322"/>
    <w:rsid w:val="002F40C2"/>
    <w:rsid w:val="002F43A3"/>
    <w:rsid w:val="003176E9"/>
    <w:rsid w:val="00320A1D"/>
    <w:rsid w:val="00332603"/>
    <w:rsid w:val="00337508"/>
    <w:rsid w:val="00342074"/>
    <w:rsid w:val="003473EC"/>
    <w:rsid w:val="00367238"/>
    <w:rsid w:val="00367BDA"/>
    <w:rsid w:val="00385793"/>
    <w:rsid w:val="003864DF"/>
    <w:rsid w:val="003A124E"/>
    <w:rsid w:val="003B38D8"/>
    <w:rsid w:val="003D0AE0"/>
    <w:rsid w:val="003D3581"/>
    <w:rsid w:val="003D5B17"/>
    <w:rsid w:val="003D7CED"/>
    <w:rsid w:val="003F1445"/>
    <w:rsid w:val="004074B1"/>
    <w:rsid w:val="00413A69"/>
    <w:rsid w:val="004306C3"/>
    <w:rsid w:val="00447516"/>
    <w:rsid w:val="00451D36"/>
    <w:rsid w:val="00464C54"/>
    <w:rsid w:val="00486606"/>
    <w:rsid w:val="004A62D3"/>
    <w:rsid w:val="004B0BBD"/>
    <w:rsid w:val="004B6906"/>
    <w:rsid w:val="004E2046"/>
    <w:rsid w:val="004F5E73"/>
    <w:rsid w:val="004F755F"/>
    <w:rsid w:val="004F7DF0"/>
    <w:rsid w:val="00503E9C"/>
    <w:rsid w:val="00505620"/>
    <w:rsid w:val="00510244"/>
    <w:rsid w:val="005159E7"/>
    <w:rsid w:val="00517F7E"/>
    <w:rsid w:val="00521523"/>
    <w:rsid w:val="005217A5"/>
    <w:rsid w:val="00536120"/>
    <w:rsid w:val="00564A0A"/>
    <w:rsid w:val="0056647A"/>
    <w:rsid w:val="00570639"/>
    <w:rsid w:val="005708CA"/>
    <w:rsid w:val="0057126C"/>
    <w:rsid w:val="00571B06"/>
    <w:rsid w:val="005869EA"/>
    <w:rsid w:val="00592DDB"/>
    <w:rsid w:val="005931E8"/>
    <w:rsid w:val="005A6BEF"/>
    <w:rsid w:val="005C5A03"/>
    <w:rsid w:val="005E4486"/>
    <w:rsid w:val="00602115"/>
    <w:rsid w:val="00604EAB"/>
    <w:rsid w:val="00637AB8"/>
    <w:rsid w:val="00640AB9"/>
    <w:rsid w:val="00662BED"/>
    <w:rsid w:val="00673837"/>
    <w:rsid w:val="00677AEF"/>
    <w:rsid w:val="006877B3"/>
    <w:rsid w:val="0069436A"/>
    <w:rsid w:val="006961BC"/>
    <w:rsid w:val="006A763E"/>
    <w:rsid w:val="006B1002"/>
    <w:rsid w:val="006B50F2"/>
    <w:rsid w:val="006C47D0"/>
    <w:rsid w:val="006D0D86"/>
    <w:rsid w:val="006D68AC"/>
    <w:rsid w:val="006E0807"/>
    <w:rsid w:val="006E3FE2"/>
    <w:rsid w:val="006E43B2"/>
    <w:rsid w:val="006F0D71"/>
    <w:rsid w:val="00712C8A"/>
    <w:rsid w:val="00715F03"/>
    <w:rsid w:val="007258E8"/>
    <w:rsid w:val="007427DC"/>
    <w:rsid w:val="00765CF8"/>
    <w:rsid w:val="00772FAC"/>
    <w:rsid w:val="00781413"/>
    <w:rsid w:val="00786511"/>
    <w:rsid w:val="007911A2"/>
    <w:rsid w:val="0079745E"/>
    <w:rsid w:val="007A0986"/>
    <w:rsid w:val="007A589A"/>
    <w:rsid w:val="007B1E79"/>
    <w:rsid w:val="007B208F"/>
    <w:rsid w:val="007C2210"/>
    <w:rsid w:val="007D0242"/>
    <w:rsid w:val="007D546F"/>
    <w:rsid w:val="007F1009"/>
    <w:rsid w:val="008008C3"/>
    <w:rsid w:val="00806F00"/>
    <w:rsid w:val="00815C94"/>
    <w:rsid w:val="00823466"/>
    <w:rsid w:val="00824B96"/>
    <w:rsid w:val="008614F9"/>
    <w:rsid w:val="00880A35"/>
    <w:rsid w:val="00885686"/>
    <w:rsid w:val="00892426"/>
    <w:rsid w:val="0089346C"/>
    <w:rsid w:val="00896A24"/>
    <w:rsid w:val="008A0C1C"/>
    <w:rsid w:val="008A28A9"/>
    <w:rsid w:val="008A3B02"/>
    <w:rsid w:val="008B699D"/>
    <w:rsid w:val="008C17FA"/>
    <w:rsid w:val="008C410C"/>
    <w:rsid w:val="008C4FA2"/>
    <w:rsid w:val="008C66B7"/>
    <w:rsid w:val="008D0E90"/>
    <w:rsid w:val="008D55D5"/>
    <w:rsid w:val="008E739E"/>
    <w:rsid w:val="008F483B"/>
    <w:rsid w:val="008F5060"/>
    <w:rsid w:val="009014E6"/>
    <w:rsid w:val="00901E70"/>
    <w:rsid w:val="00914834"/>
    <w:rsid w:val="009179E0"/>
    <w:rsid w:val="00923F22"/>
    <w:rsid w:val="009327C5"/>
    <w:rsid w:val="009400E8"/>
    <w:rsid w:val="009408D3"/>
    <w:rsid w:val="00943B14"/>
    <w:rsid w:val="00944DB7"/>
    <w:rsid w:val="0095056D"/>
    <w:rsid w:val="009508CF"/>
    <w:rsid w:val="0095222E"/>
    <w:rsid w:val="00957AD5"/>
    <w:rsid w:val="00970BEF"/>
    <w:rsid w:val="009954A5"/>
    <w:rsid w:val="009A1CDB"/>
    <w:rsid w:val="009A673F"/>
    <w:rsid w:val="009C0253"/>
    <w:rsid w:val="00A00E4B"/>
    <w:rsid w:val="00A0495F"/>
    <w:rsid w:val="00A14F82"/>
    <w:rsid w:val="00A24917"/>
    <w:rsid w:val="00A3030C"/>
    <w:rsid w:val="00A304FD"/>
    <w:rsid w:val="00A32218"/>
    <w:rsid w:val="00A3367B"/>
    <w:rsid w:val="00A428E2"/>
    <w:rsid w:val="00A42C00"/>
    <w:rsid w:val="00A518D3"/>
    <w:rsid w:val="00A55407"/>
    <w:rsid w:val="00A65A72"/>
    <w:rsid w:val="00A738AD"/>
    <w:rsid w:val="00A74892"/>
    <w:rsid w:val="00A81819"/>
    <w:rsid w:val="00A84172"/>
    <w:rsid w:val="00A864FB"/>
    <w:rsid w:val="00A91398"/>
    <w:rsid w:val="00A92716"/>
    <w:rsid w:val="00A934B4"/>
    <w:rsid w:val="00AB1B65"/>
    <w:rsid w:val="00AB5AA0"/>
    <w:rsid w:val="00AC0B69"/>
    <w:rsid w:val="00AC3893"/>
    <w:rsid w:val="00AD3178"/>
    <w:rsid w:val="00AE276C"/>
    <w:rsid w:val="00AE4D86"/>
    <w:rsid w:val="00AF29C3"/>
    <w:rsid w:val="00B22119"/>
    <w:rsid w:val="00B366A7"/>
    <w:rsid w:val="00B4758B"/>
    <w:rsid w:val="00B51F59"/>
    <w:rsid w:val="00B57FCB"/>
    <w:rsid w:val="00B60174"/>
    <w:rsid w:val="00B6372F"/>
    <w:rsid w:val="00B6612B"/>
    <w:rsid w:val="00B82F1A"/>
    <w:rsid w:val="00B837D5"/>
    <w:rsid w:val="00BB4564"/>
    <w:rsid w:val="00BD04A5"/>
    <w:rsid w:val="00BD20B2"/>
    <w:rsid w:val="00BD4054"/>
    <w:rsid w:val="00BD6FCB"/>
    <w:rsid w:val="00BE2EA7"/>
    <w:rsid w:val="00C03761"/>
    <w:rsid w:val="00C06B6E"/>
    <w:rsid w:val="00C16BC3"/>
    <w:rsid w:val="00C20C26"/>
    <w:rsid w:val="00C222E8"/>
    <w:rsid w:val="00C263C8"/>
    <w:rsid w:val="00C27163"/>
    <w:rsid w:val="00C3430A"/>
    <w:rsid w:val="00C457A6"/>
    <w:rsid w:val="00C738CA"/>
    <w:rsid w:val="00C8071A"/>
    <w:rsid w:val="00C8126E"/>
    <w:rsid w:val="00C83A48"/>
    <w:rsid w:val="00C87372"/>
    <w:rsid w:val="00C87904"/>
    <w:rsid w:val="00C954AB"/>
    <w:rsid w:val="00CA11C6"/>
    <w:rsid w:val="00CA51CB"/>
    <w:rsid w:val="00CA5B42"/>
    <w:rsid w:val="00CB3F33"/>
    <w:rsid w:val="00CC0026"/>
    <w:rsid w:val="00CD6787"/>
    <w:rsid w:val="00CD68C5"/>
    <w:rsid w:val="00CE2FF5"/>
    <w:rsid w:val="00CE664F"/>
    <w:rsid w:val="00CF285A"/>
    <w:rsid w:val="00D215F6"/>
    <w:rsid w:val="00D3200E"/>
    <w:rsid w:val="00D418AD"/>
    <w:rsid w:val="00D54B2D"/>
    <w:rsid w:val="00D55499"/>
    <w:rsid w:val="00D56CEB"/>
    <w:rsid w:val="00D62315"/>
    <w:rsid w:val="00D7057E"/>
    <w:rsid w:val="00D75AA9"/>
    <w:rsid w:val="00D77E3D"/>
    <w:rsid w:val="00D80024"/>
    <w:rsid w:val="00D837D7"/>
    <w:rsid w:val="00D83E06"/>
    <w:rsid w:val="00D91D9F"/>
    <w:rsid w:val="00DA2A78"/>
    <w:rsid w:val="00DB783B"/>
    <w:rsid w:val="00DC0058"/>
    <w:rsid w:val="00DC01E9"/>
    <w:rsid w:val="00DC4552"/>
    <w:rsid w:val="00DD22FF"/>
    <w:rsid w:val="00DD6521"/>
    <w:rsid w:val="00DF60D7"/>
    <w:rsid w:val="00E012E8"/>
    <w:rsid w:val="00E03354"/>
    <w:rsid w:val="00E0767C"/>
    <w:rsid w:val="00E25FC7"/>
    <w:rsid w:val="00E2614F"/>
    <w:rsid w:val="00E26772"/>
    <w:rsid w:val="00E46F28"/>
    <w:rsid w:val="00E6342C"/>
    <w:rsid w:val="00E65848"/>
    <w:rsid w:val="00E677FD"/>
    <w:rsid w:val="00EB071B"/>
    <w:rsid w:val="00EB3FFE"/>
    <w:rsid w:val="00EB4F57"/>
    <w:rsid w:val="00EC3536"/>
    <w:rsid w:val="00ED6026"/>
    <w:rsid w:val="00EE5F5E"/>
    <w:rsid w:val="00EF3D09"/>
    <w:rsid w:val="00F107A7"/>
    <w:rsid w:val="00F15856"/>
    <w:rsid w:val="00F21754"/>
    <w:rsid w:val="00F51868"/>
    <w:rsid w:val="00F52E12"/>
    <w:rsid w:val="00F625FD"/>
    <w:rsid w:val="00F64FB1"/>
    <w:rsid w:val="00F748E4"/>
    <w:rsid w:val="00F849EA"/>
    <w:rsid w:val="00F941FB"/>
    <w:rsid w:val="00FB39BD"/>
    <w:rsid w:val="00FB633F"/>
    <w:rsid w:val="00FC4842"/>
    <w:rsid w:val="00FD0A01"/>
    <w:rsid w:val="00FD29FD"/>
    <w:rsid w:val="00FD7148"/>
    <w:rsid w:val="00FE3878"/>
    <w:rsid w:val="00FE7A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C01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B1B6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7383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383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7383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383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6961B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1D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D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D9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D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D9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D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D9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C01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B1B6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7383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383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7383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383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6961B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91D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D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D9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D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D9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D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D9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96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87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96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1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3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34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7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86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32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8</TotalTime>
  <Pages>37</Pages>
  <Words>158965</Words>
  <Characters>906106</Characters>
  <Application>Microsoft Office Word</Application>
  <DocSecurity>0</DocSecurity>
  <Lines>7550</Lines>
  <Paragraphs>2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10629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f, Avantika Arun</dc:creator>
  <cp:lastModifiedBy>Saraf, Avantika Arun</cp:lastModifiedBy>
  <cp:revision>23</cp:revision>
  <cp:lastPrinted>2016-03-22T21:44:00Z</cp:lastPrinted>
  <dcterms:created xsi:type="dcterms:W3CDTF">2016-03-11T17:38:00Z</dcterms:created>
  <dcterms:modified xsi:type="dcterms:W3CDTF">2016-03-23T18:42:00Z</dcterms:modified>
</cp:coreProperties>
</file>